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255EC4" w14:textId="0F11425D" w:rsidR="006A2813" w:rsidRPr="00696E9A" w:rsidRDefault="006A2813" w:rsidP="00DB2A96">
      <w:pPr>
        <w:rPr>
          <w:rFonts w:asciiTheme="minorHAnsi" w:hAnsiTheme="minorHAnsi" w:cstheme="minorHAnsi"/>
          <w:b/>
          <w:sz w:val="24"/>
          <w:szCs w:val="24"/>
        </w:rPr>
      </w:pPr>
      <w:bookmarkStart w:id="0" w:name="_GoBack"/>
      <w:bookmarkEnd w:id="0"/>
      <w:r w:rsidRPr="00696E9A">
        <w:rPr>
          <w:rFonts w:asciiTheme="minorHAnsi" w:hAnsiTheme="minorHAnsi" w:cstheme="minorHAnsi"/>
          <w:b/>
          <w:sz w:val="24"/>
          <w:szCs w:val="24"/>
        </w:rPr>
        <w:t>TITLE:</w:t>
      </w:r>
    </w:p>
    <w:p w14:paraId="46D1853C" w14:textId="1C1E193C" w:rsidR="006A0FCC" w:rsidRPr="00DB2A96" w:rsidRDefault="00A3337A" w:rsidP="00DB2A96">
      <w:pPr>
        <w:rPr>
          <w:rFonts w:asciiTheme="minorHAnsi" w:hAnsiTheme="minorHAnsi" w:cstheme="minorHAnsi"/>
          <w:bCs/>
          <w:sz w:val="24"/>
          <w:szCs w:val="24"/>
        </w:rPr>
      </w:pPr>
      <w:r w:rsidRPr="00DB2A96">
        <w:rPr>
          <w:rFonts w:asciiTheme="minorHAnsi" w:hAnsiTheme="minorHAnsi" w:cstheme="minorHAnsi"/>
          <w:bCs/>
          <w:sz w:val="24"/>
          <w:szCs w:val="24"/>
        </w:rPr>
        <w:t>Purification</w:t>
      </w:r>
      <w:r w:rsidR="007D6F1D" w:rsidRPr="00DB2A96">
        <w:rPr>
          <w:rFonts w:asciiTheme="minorHAnsi" w:hAnsiTheme="minorHAnsi" w:cstheme="minorHAnsi"/>
          <w:bCs/>
          <w:sz w:val="24"/>
          <w:szCs w:val="24"/>
        </w:rPr>
        <w:t xml:space="preserve"> of Prominin-1</w:t>
      </w:r>
      <w:r w:rsidR="007D6F1D" w:rsidRPr="00DB2A96">
        <w:rPr>
          <w:rFonts w:asciiTheme="minorHAnsi" w:hAnsiTheme="minorHAnsi" w:cstheme="minorHAnsi"/>
          <w:bCs/>
          <w:sz w:val="24"/>
          <w:szCs w:val="24"/>
          <w:vertAlign w:val="superscript"/>
        </w:rPr>
        <w:t>+</w:t>
      </w:r>
      <w:r w:rsidR="008C2749" w:rsidRPr="00DB2A96">
        <w:rPr>
          <w:rFonts w:asciiTheme="minorHAnsi" w:hAnsiTheme="minorHAnsi" w:cstheme="minorHAnsi"/>
          <w:bCs/>
          <w:sz w:val="24"/>
          <w:szCs w:val="24"/>
        </w:rPr>
        <w:t xml:space="preserve"> </w:t>
      </w:r>
      <w:r w:rsidR="00DB2A96">
        <w:rPr>
          <w:rFonts w:asciiTheme="minorHAnsi" w:hAnsiTheme="minorHAnsi" w:cstheme="minorHAnsi"/>
          <w:bCs/>
          <w:sz w:val="24"/>
          <w:szCs w:val="24"/>
        </w:rPr>
        <w:t>S</w:t>
      </w:r>
      <w:r w:rsidR="007D6F1D" w:rsidRPr="00DB2A96">
        <w:rPr>
          <w:rFonts w:asciiTheme="minorHAnsi" w:hAnsiTheme="minorHAnsi" w:cstheme="minorHAnsi"/>
          <w:bCs/>
          <w:sz w:val="24"/>
          <w:szCs w:val="24"/>
        </w:rPr>
        <w:t xml:space="preserve">tem </w:t>
      </w:r>
      <w:r w:rsidR="00DB2A96">
        <w:rPr>
          <w:rFonts w:asciiTheme="minorHAnsi" w:hAnsiTheme="minorHAnsi" w:cstheme="minorHAnsi"/>
          <w:bCs/>
          <w:sz w:val="24"/>
          <w:szCs w:val="24"/>
        </w:rPr>
        <w:t>C</w:t>
      </w:r>
      <w:r w:rsidR="007D6F1D" w:rsidRPr="00DB2A96">
        <w:rPr>
          <w:rFonts w:asciiTheme="minorHAnsi" w:hAnsiTheme="minorHAnsi" w:cstheme="minorHAnsi"/>
          <w:bCs/>
          <w:sz w:val="24"/>
          <w:szCs w:val="24"/>
        </w:rPr>
        <w:t>ells</w:t>
      </w:r>
      <w:r w:rsidR="00D36EC2" w:rsidRPr="00DB2A96">
        <w:rPr>
          <w:rFonts w:asciiTheme="minorHAnsi" w:hAnsiTheme="minorHAnsi" w:cstheme="minorHAnsi"/>
          <w:bCs/>
          <w:sz w:val="24"/>
          <w:szCs w:val="24"/>
        </w:rPr>
        <w:t xml:space="preserve"> from </w:t>
      </w:r>
      <w:r w:rsidR="00DB2A96">
        <w:rPr>
          <w:rFonts w:asciiTheme="minorHAnsi" w:hAnsiTheme="minorHAnsi" w:cstheme="minorHAnsi"/>
          <w:bCs/>
          <w:sz w:val="24"/>
          <w:szCs w:val="24"/>
        </w:rPr>
        <w:t>P</w:t>
      </w:r>
      <w:r w:rsidR="00D36EC2" w:rsidRPr="00DB2A96">
        <w:rPr>
          <w:rFonts w:asciiTheme="minorHAnsi" w:hAnsiTheme="minorHAnsi" w:cstheme="minorHAnsi"/>
          <w:bCs/>
          <w:sz w:val="24"/>
          <w:szCs w:val="24"/>
        </w:rPr>
        <w:t xml:space="preserve">ostnatal </w:t>
      </w:r>
      <w:r w:rsidR="00DB2A96">
        <w:rPr>
          <w:rFonts w:asciiTheme="minorHAnsi" w:hAnsiTheme="minorHAnsi" w:cstheme="minorHAnsi"/>
          <w:bCs/>
          <w:sz w:val="24"/>
          <w:szCs w:val="24"/>
        </w:rPr>
        <w:t>Mouse C</w:t>
      </w:r>
      <w:r w:rsidR="00D36EC2" w:rsidRPr="00DB2A96">
        <w:rPr>
          <w:rFonts w:asciiTheme="minorHAnsi" w:hAnsiTheme="minorHAnsi" w:cstheme="minorHAnsi"/>
          <w:bCs/>
          <w:sz w:val="24"/>
          <w:szCs w:val="24"/>
        </w:rPr>
        <w:t>erebellum</w:t>
      </w:r>
    </w:p>
    <w:p w14:paraId="10907A03" w14:textId="77777777" w:rsidR="00E15330" w:rsidRPr="00696E9A" w:rsidRDefault="00E15330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137181EE" w14:textId="41D9D080" w:rsidR="006A2813" w:rsidRPr="00696E9A" w:rsidRDefault="006A2813" w:rsidP="00DB2A96">
      <w:pPr>
        <w:rPr>
          <w:rFonts w:asciiTheme="minorHAnsi" w:hAnsiTheme="minorHAnsi" w:cstheme="minorHAnsi"/>
          <w:b/>
          <w:bCs/>
          <w:sz w:val="24"/>
          <w:szCs w:val="24"/>
        </w:rPr>
      </w:pPr>
      <w:r w:rsidRPr="00696E9A">
        <w:rPr>
          <w:rFonts w:asciiTheme="minorHAnsi" w:hAnsiTheme="minorHAnsi" w:cstheme="minorHAnsi"/>
          <w:b/>
          <w:bCs/>
          <w:sz w:val="24"/>
          <w:szCs w:val="24"/>
        </w:rPr>
        <w:t>AUTHORS AND AFFILIATIONS:</w:t>
      </w:r>
    </w:p>
    <w:p w14:paraId="11A5750C" w14:textId="6825582C" w:rsidR="00E15330" w:rsidRPr="00696E9A" w:rsidRDefault="00E15330" w:rsidP="00DB2A96">
      <w:pPr>
        <w:rPr>
          <w:rFonts w:asciiTheme="minorHAnsi" w:hAnsiTheme="minorHAnsi" w:cstheme="minorHAnsi"/>
          <w:sz w:val="24"/>
          <w:szCs w:val="24"/>
          <w:vertAlign w:val="superscript"/>
        </w:rPr>
      </w:pPr>
      <w:r w:rsidRPr="00696E9A">
        <w:rPr>
          <w:rFonts w:asciiTheme="minorHAnsi" w:hAnsiTheme="minorHAnsi" w:cstheme="minorHAnsi"/>
          <w:sz w:val="24"/>
          <w:szCs w:val="24"/>
        </w:rPr>
        <w:t>Chandrakanth</w:t>
      </w:r>
      <w:r w:rsidR="00FC23AC" w:rsidRPr="00696E9A">
        <w:rPr>
          <w:rFonts w:asciiTheme="minorHAnsi" w:hAnsiTheme="minorHAnsi" w:cstheme="minorHAnsi"/>
          <w:sz w:val="24"/>
          <w:szCs w:val="24"/>
        </w:rPr>
        <w:t xml:space="preserve"> Reddy</w:t>
      </w:r>
      <w:r w:rsidRPr="00696E9A">
        <w:rPr>
          <w:rFonts w:asciiTheme="minorHAnsi" w:hAnsiTheme="minorHAnsi" w:cstheme="minorHAnsi"/>
          <w:sz w:val="24"/>
          <w:szCs w:val="24"/>
        </w:rPr>
        <w:t xml:space="preserve"> Edamakanti</w:t>
      </w:r>
      <w:r w:rsidR="00BB4F41" w:rsidRPr="00696E9A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="006A2813" w:rsidRPr="00696E9A">
        <w:rPr>
          <w:rFonts w:asciiTheme="minorHAnsi" w:hAnsiTheme="minorHAnsi" w:cstheme="minorHAnsi"/>
          <w:sz w:val="24"/>
          <w:szCs w:val="24"/>
        </w:rPr>
        <w:t xml:space="preserve">, </w:t>
      </w:r>
      <w:r w:rsidR="0076766A" w:rsidRPr="00696E9A">
        <w:rPr>
          <w:rFonts w:asciiTheme="minorHAnsi" w:hAnsiTheme="minorHAnsi" w:cstheme="minorHAnsi"/>
          <w:sz w:val="24"/>
          <w:szCs w:val="24"/>
        </w:rPr>
        <w:t>Puneet Opa</w:t>
      </w:r>
      <w:r w:rsidRPr="00696E9A">
        <w:rPr>
          <w:rFonts w:asciiTheme="minorHAnsi" w:hAnsiTheme="minorHAnsi" w:cstheme="minorHAnsi"/>
          <w:sz w:val="24"/>
          <w:szCs w:val="24"/>
        </w:rPr>
        <w:t>l</w:t>
      </w:r>
      <w:r w:rsidR="00BB4F41" w:rsidRPr="00696E9A">
        <w:rPr>
          <w:rFonts w:asciiTheme="minorHAnsi" w:hAnsiTheme="minorHAnsi" w:cstheme="minorHAnsi"/>
          <w:sz w:val="24"/>
          <w:szCs w:val="24"/>
          <w:vertAlign w:val="superscript"/>
        </w:rPr>
        <w:t>1,2</w:t>
      </w:r>
    </w:p>
    <w:p w14:paraId="51C0A5B9" w14:textId="77777777" w:rsidR="00693DA7" w:rsidRPr="00696E9A" w:rsidRDefault="00693DA7" w:rsidP="00DB2A96">
      <w:pPr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</w:rPr>
      </w:pPr>
    </w:p>
    <w:p w14:paraId="6504D2DC" w14:textId="0B6C76D0" w:rsidR="00E15330" w:rsidRPr="00696E9A" w:rsidRDefault="00BB4F41" w:rsidP="00DB2A96">
      <w:pPr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</w:rPr>
      </w:pP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vertAlign w:val="superscript"/>
        </w:rPr>
        <w:t>1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</w:rPr>
        <w:t>Davee Department of Neurology, Northwestern University Feinberg School of Medicine Chicago, Illinois</w:t>
      </w:r>
      <w:r w:rsidR="0019046B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</w:rPr>
        <w:t>, USA</w:t>
      </w:r>
    </w:p>
    <w:p w14:paraId="01F81B2E" w14:textId="480D1AB3" w:rsidR="00BB4F41" w:rsidRPr="00696E9A" w:rsidRDefault="00BB4F41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vertAlign w:val="superscript"/>
        </w:rPr>
        <w:t>2</w:t>
      </w:r>
      <w:r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</w:rPr>
        <w:t xml:space="preserve">Department of Cell and Molecular Biology, Northwestern University Feinberg School of Medicine Chicago, Illinois, </w:t>
      </w:r>
      <w:r w:rsidR="0019046B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</w:rPr>
        <w:t>USA</w:t>
      </w:r>
    </w:p>
    <w:p w14:paraId="6EF12496" w14:textId="77777777" w:rsidR="007D6F1D" w:rsidRPr="00696E9A" w:rsidRDefault="007D6F1D" w:rsidP="00DB2A96">
      <w:pPr>
        <w:rPr>
          <w:rFonts w:asciiTheme="minorHAnsi" w:hAnsiTheme="minorHAnsi" w:cstheme="minorHAnsi"/>
          <w:sz w:val="24"/>
          <w:szCs w:val="24"/>
        </w:rPr>
      </w:pPr>
    </w:p>
    <w:p w14:paraId="071D6385" w14:textId="021C1C63" w:rsidR="006A2813" w:rsidRPr="00CE0956" w:rsidRDefault="0019046B" w:rsidP="00DB2A96">
      <w:pPr>
        <w:rPr>
          <w:rFonts w:asciiTheme="minorHAnsi" w:hAnsiTheme="minorHAnsi" w:cstheme="minorHAnsi"/>
          <w:b/>
          <w:bCs/>
          <w:sz w:val="24"/>
          <w:szCs w:val="24"/>
        </w:rPr>
      </w:pPr>
      <w:r w:rsidRPr="00CE0956">
        <w:rPr>
          <w:rFonts w:asciiTheme="minorHAnsi" w:hAnsiTheme="minorHAnsi" w:cstheme="minorHAnsi"/>
          <w:b/>
          <w:bCs/>
          <w:sz w:val="24"/>
          <w:szCs w:val="24"/>
        </w:rPr>
        <w:t>Corresponding Authors</w:t>
      </w:r>
      <w:r w:rsidR="00B26668" w:rsidRPr="00CE0956">
        <w:rPr>
          <w:rFonts w:asciiTheme="minorHAnsi" w:hAnsiTheme="minorHAnsi" w:cstheme="minorHAnsi"/>
          <w:b/>
          <w:bCs/>
          <w:sz w:val="24"/>
          <w:szCs w:val="24"/>
        </w:rPr>
        <w:t>:</w:t>
      </w:r>
      <w:r w:rsidR="002503C0" w:rsidRPr="00CE0956">
        <w:rPr>
          <w:rFonts w:asciiTheme="minorHAnsi" w:hAnsiTheme="minorHAnsi" w:cstheme="minorHAnsi"/>
          <w:b/>
          <w:bCs/>
          <w:sz w:val="24"/>
          <w:szCs w:val="24"/>
        </w:rPr>
        <w:t xml:space="preserve"> </w:t>
      </w:r>
    </w:p>
    <w:p w14:paraId="0BAC637C" w14:textId="637EA33A" w:rsidR="006A2813" w:rsidRPr="00696E9A" w:rsidRDefault="002503C0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Puneet Opal </w:t>
      </w:r>
      <w:r w:rsidR="00207D83" w:rsidRPr="00696E9A">
        <w:rPr>
          <w:rFonts w:asciiTheme="minorHAnsi" w:hAnsiTheme="minorHAnsi" w:cstheme="minorHAnsi"/>
          <w:sz w:val="24"/>
          <w:szCs w:val="24"/>
        </w:rPr>
        <w:tab/>
      </w:r>
      <w:r w:rsidR="00207D83" w:rsidRPr="00696E9A">
        <w:rPr>
          <w:rFonts w:asciiTheme="minorHAnsi" w:hAnsiTheme="minorHAnsi" w:cstheme="minorHAnsi"/>
          <w:sz w:val="24"/>
          <w:szCs w:val="24"/>
        </w:rPr>
        <w:tab/>
      </w:r>
      <w:r w:rsidR="00207D83" w:rsidRPr="00696E9A">
        <w:rPr>
          <w:rFonts w:asciiTheme="minorHAnsi" w:hAnsiTheme="minorHAnsi" w:cstheme="minorHAnsi"/>
          <w:sz w:val="24"/>
          <w:szCs w:val="24"/>
        </w:rPr>
        <w:tab/>
        <w:t>(p-opal@northwestern.edu)</w:t>
      </w:r>
      <w:r w:rsidR="00DE5942" w:rsidRPr="00696E9A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63772057" w14:textId="106BF27D" w:rsidR="00B26668" w:rsidRPr="00696E9A" w:rsidRDefault="00DE5942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Chandrakanth Edamakanti </w:t>
      </w:r>
      <w:r w:rsidR="00207D83" w:rsidRPr="00696E9A">
        <w:rPr>
          <w:rFonts w:asciiTheme="minorHAnsi" w:hAnsiTheme="minorHAnsi" w:cstheme="minorHAnsi"/>
          <w:sz w:val="24"/>
          <w:szCs w:val="24"/>
        </w:rPr>
        <w:tab/>
        <w:t>(chandu@northwestern.edu</w:t>
      </w:r>
      <w:r w:rsidR="00207D83" w:rsidRPr="00696E9A">
        <w:rPr>
          <w:rStyle w:val="Hyperlink"/>
          <w:rFonts w:asciiTheme="minorHAnsi" w:hAnsiTheme="minorHAnsi" w:cstheme="minorHAnsi"/>
          <w:color w:val="auto"/>
          <w:sz w:val="24"/>
          <w:szCs w:val="24"/>
          <w:u w:val="none"/>
        </w:rPr>
        <w:t>)</w:t>
      </w:r>
    </w:p>
    <w:p w14:paraId="6C20A2C3" w14:textId="77777777" w:rsidR="00B26668" w:rsidRPr="00696E9A" w:rsidRDefault="00B26668" w:rsidP="00DB2A96">
      <w:pPr>
        <w:rPr>
          <w:rFonts w:asciiTheme="minorHAnsi" w:hAnsiTheme="minorHAnsi" w:cstheme="minorHAnsi"/>
          <w:sz w:val="24"/>
          <w:szCs w:val="24"/>
        </w:rPr>
      </w:pPr>
    </w:p>
    <w:p w14:paraId="600CDD46" w14:textId="790D9A56" w:rsidR="006A2813" w:rsidRPr="00696E9A" w:rsidRDefault="006A2813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>KEYWORDS:</w:t>
      </w:r>
    </w:p>
    <w:p w14:paraId="176DD1AE" w14:textId="303E45EA" w:rsidR="00B26668" w:rsidRPr="00696E9A" w:rsidRDefault="00B26668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cerebellum, prominin-1, </w:t>
      </w:r>
      <w:r w:rsidR="00F366AB" w:rsidRPr="00696E9A">
        <w:rPr>
          <w:rFonts w:asciiTheme="minorHAnsi" w:hAnsiTheme="minorHAnsi" w:cstheme="minorHAnsi"/>
          <w:sz w:val="24"/>
          <w:szCs w:val="24"/>
        </w:rPr>
        <w:t>postnatal, neural</w:t>
      </w:r>
      <w:r w:rsidR="007D2688" w:rsidRPr="00696E9A">
        <w:rPr>
          <w:rFonts w:asciiTheme="minorHAnsi" w:hAnsiTheme="minorHAnsi" w:cstheme="minorHAnsi"/>
          <w:sz w:val="24"/>
          <w:szCs w:val="24"/>
        </w:rPr>
        <w:t xml:space="preserve"> stem cells, </w:t>
      </w:r>
      <w:r w:rsidR="00E408ED" w:rsidRPr="00696E9A">
        <w:rPr>
          <w:rFonts w:asciiTheme="minorHAnsi" w:hAnsiTheme="minorHAnsi" w:cstheme="minorHAnsi"/>
          <w:sz w:val="24"/>
          <w:szCs w:val="24"/>
        </w:rPr>
        <w:t>interneurons</w:t>
      </w:r>
      <w:r w:rsidR="00597B19" w:rsidRPr="00696E9A">
        <w:rPr>
          <w:rFonts w:asciiTheme="minorHAnsi" w:hAnsiTheme="minorHAnsi" w:cstheme="minorHAnsi"/>
          <w:sz w:val="24"/>
          <w:szCs w:val="24"/>
        </w:rPr>
        <w:t>, astrocytes</w:t>
      </w:r>
    </w:p>
    <w:p w14:paraId="6B11D195" w14:textId="77777777" w:rsidR="00B26668" w:rsidRPr="00696E9A" w:rsidRDefault="00B26668" w:rsidP="00DB2A96">
      <w:pPr>
        <w:rPr>
          <w:rFonts w:asciiTheme="minorHAnsi" w:hAnsiTheme="minorHAnsi" w:cstheme="minorHAnsi"/>
          <w:sz w:val="24"/>
          <w:szCs w:val="24"/>
        </w:rPr>
      </w:pPr>
    </w:p>
    <w:p w14:paraId="44383494" w14:textId="77777777" w:rsidR="0019046B" w:rsidRPr="00696E9A" w:rsidRDefault="006A2813" w:rsidP="00DB2A96">
      <w:pPr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 xml:space="preserve">SUMMARY: </w:t>
      </w:r>
      <w:r w:rsidR="003B434C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</w:p>
    <w:p w14:paraId="42E1E33C" w14:textId="7322060A" w:rsidR="006A2813" w:rsidRPr="00696E9A" w:rsidRDefault="00F45DF5" w:rsidP="00DB2A96">
      <w:pPr>
        <w:rPr>
          <w:rFonts w:asciiTheme="minorHAnsi" w:hAnsiTheme="minorHAnsi" w:cstheme="minorHAnsi"/>
          <w:b/>
          <w:sz w:val="24"/>
          <w:szCs w:val="24"/>
        </w:rPr>
      </w:pPr>
      <w:r>
        <w:rPr>
          <w:rFonts w:asciiTheme="minorHAnsi" w:hAnsiTheme="minorHAnsi" w:cstheme="minorHAnsi"/>
          <w:color w:val="000000" w:themeColor="text1"/>
          <w:sz w:val="24"/>
          <w:szCs w:val="24"/>
        </w:rPr>
        <w:t>D</w:t>
      </w:r>
      <w:r w:rsidR="003B434C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emonstrate</w:t>
      </w:r>
      <w:r>
        <w:rPr>
          <w:rFonts w:asciiTheme="minorHAnsi" w:hAnsiTheme="minorHAnsi" w:cstheme="minorHAnsi"/>
          <w:color w:val="000000" w:themeColor="text1"/>
          <w:sz w:val="24"/>
          <w:szCs w:val="24"/>
        </w:rPr>
        <w:t>d here is</w:t>
      </w:r>
      <w:r w:rsidR="00DF081D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n</w:t>
      </w:r>
      <w:r w:rsidR="003B434C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efficient and cost-effective method to purify, culture</w:t>
      </w:r>
      <w:r>
        <w:rPr>
          <w:rFonts w:asciiTheme="minorHAnsi" w:hAnsiTheme="minorHAnsi" w:cstheme="minorHAnsi"/>
          <w:color w:val="000000" w:themeColor="text1"/>
          <w:sz w:val="24"/>
          <w:szCs w:val="24"/>
        </w:rPr>
        <w:t>,</w:t>
      </w:r>
      <w:r w:rsidR="003B434C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nd differentiate white matter stem cells from</w:t>
      </w:r>
      <w:r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3B434C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postnatal </w:t>
      </w:r>
      <w:r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mouse </w:t>
      </w:r>
      <w:r w:rsidR="003B434C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cerebellum.</w:t>
      </w:r>
    </w:p>
    <w:p w14:paraId="2EDFF139" w14:textId="77777777" w:rsidR="006A2813" w:rsidRPr="00696E9A" w:rsidRDefault="006A2813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2FA3F1B0" w14:textId="1DF0830B" w:rsidR="00EB62D4" w:rsidRPr="00696E9A" w:rsidRDefault="006A2813" w:rsidP="00DB2A96">
      <w:p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>ABSTRACT:</w:t>
      </w:r>
    </w:p>
    <w:p w14:paraId="641A6618" w14:textId="4D1590AE" w:rsidR="00D1683A" w:rsidRPr="00696E9A" w:rsidRDefault="006A2813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Most</w:t>
      </w:r>
      <w:r w:rsidR="003E5FC8" w:rsidRPr="00696E9A">
        <w:rPr>
          <w:rFonts w:asciiTheme="minorHAnsi" w:hAnsiTheme="minorHAnsi" w:cstheme="minorHAnsi"/>
          <w:sz w:val="24"/>
          <w:szCs w:val="24"/>
        </w:rPr>
        <w:t xml:space="preserve"> c</w:t>
      </w:r>
      <w:r w:rsidR="00AD7304" w:rsidRPr="00696E9A">
        <w:rPr>
          <w:rFonts w:asciiTheme="minorHAnsi" w:hAnsiTheme="minorHAnsi" w:cstheme="minorHAnsi"/>
          <w:sz w:val="24"/>
          <w:szCs w:val="24"/>
        </w:rPr>
        <w:t xml:space="preserve">erebellar neurons </w:t>
      </w:r>
      <w:r w:rsidR="00334DB2" w:rsidRPr="00696E9A">
        <w:rPr>
          <w:rFonts w:asciiTheme="minorHAnsi" w:hAnsiTheme="minorHAnsi" w:cstheme="minorHAnsi"/>
          <w:sz w:val="24"/>
          <w:szCs w:val="24"/>
        </w:rPr>
        <w:t>arise</w:t>
      </w:r>
      <w:r w:rsidR="003E5FC8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334DB2" w:rsidRPr="00696E9A">
        <w:rPr>
          <w:rFonts w:asciiTheme="minorHAnsi" w:hAnsiTheme="minorHAnsi" w:cstheme="minorHAnsi"/>
          <w:sz w:val="24"/>
          <w:szCs w:val="24"/>
        </w:rPr>
        <w:t xml:space="preserve">from two embryonic stem </w:t>
      </w:r>
      <w:r w:rsidR="00D945F1" w:rsidRPr="00696E9A">
        <w:rPr>
          <w:rFonts w:asciiTheme="minorHAnsi" w:hAnsiTheme="minorHAnsi" w:cstheme="minorHAnsi"/>
          <w:sz w:val="24"/>
          <w:szCs w:val="24"/>
        </w:rPr>
        <w:t>niches: a</w:t>
      </w:r>
      <w:r w:rsidR="00FC352B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334DB2" w:rsidRPr="00696E9A">
        <w:rPr>
          <w:rFonts w:asciiTheme="minorHAnsi" w:hAnsiTheme="minorHAnsi" w:cstheme="minorHAnsi"/>
          <w:sz w:val="24"/>
          <w:szCs w:val="24"/>
        </w:rPr>
        <w:t>rhombic</w:t>
      </w:r>
      <w:r w:rsidR="00A877C5" w:rsidRPr="00696E9A">
        <w:rPr>
          <w:rFonts w:asciiTheme="minorHAnsi" w:hAnsiTheme="minorHAnsi" w:cstheme="minorHAnsi"/>
          <w:sz w:val="24"/>
          <w:szCs w:val="24"/>
        </w:rPr>
        <w:t xml:space="preserve"> lip </w:t>
      </w:r>
      <w:r w:rsidR="00FC352B" w:rsidRPr="00696E9A">
        <w:rPr>
          <w:rFonts w:asciiTheme="minorHAnsi" w:hAnsiTheme="minorHAnsi" w:cstheme="minorHAnsi"/>
          <w:sz w:val="24"/>
          <w:szCs w:val="24"/>
        </w:rPr>
        <w:t xml:space="preserve">niche, which </w:t>
      </w:r>
      <w:r w:rsidR="00A877C5" w:rsidRPr="00696E9A">
        <w:rPr>
          <w:rFonts w:asciiTheme="minorHAnsi" w:hAnsiTheme="minorHAnsi" w:cstheme="minorHAnsi"/>
          <w:sz w:val="24"/>
          <w:szCs w:val="24"/>
        </w:rPr>
        <w:t xml:space="preserve">generates all the 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cerebellar </w:t>
      </w:r>
      <w:r w:rsidR="00A877C5" w:rsidRPr="00696E9A">
        <w:rPr>
          <w:rFonts w:asciiTheme="minorHAnsi" w:hAnsiTheme="minorHAnsi" w:cstheme="minorHAnsi"/>
          <w:sz w:val="24"/>
          <w:szCs w:val="24"/>
        </w:rPr>
        <w:t>excitatory glut</w:t>
      </w:r>
      <w:r w:rsidR="006072D9" w:rsidRPr="00696E9A">
        <w:rPr>
          <w:rFonts w:asciiTheme="minorHAnsi" w:hAnsiTheme="minorHAnsi" w:cstheme="minorHAnsi"/>
          <w:sz w:val="24"/>
          <w:szCs w:val="24"/>
        </w:rPr>
        <w:t>amatergic neurons</w:t>
      </w:r>
      <w:r w:rsidR="004A2C29">
        <w:rPr>
          <w:rFonts w:asciiTheme="minorHAnsi" w:hAnsiTheme="minorHAnsi" w:cstheme="minorHAnsi"/>
          <w:sz w:val="24"/>
          <w:szCs w:val="24"/>
        </w:rPr>
        <w:t>,</w:t>
      </w:r>
      <w:r w:rsidR="00FC352B" w:rsidRPr="00696E9A">
        <w:rPr>
          <w:rFonts w:asciiTheme="minorHAnsi" w:hAnsiTheme="minorHAnsi" w:cstheme="minorHAnsi"/>
          <w:sz w:val="24"/>
          <w:szCs w:val="24"/>
        </w:rPr>
        <w:t xml:space="preserve"> and</w:t>
      </w:r>
      <w:r w:rsidR="00A877C5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334DB2" w:rsidRPr="00696E9A">
        <w:rPr>
          <w:rFonts w:asciiTheme="minorHAnsi" w:hAnsiTheme="minorHAnsi" w:cstheme="minorHAnsi"/>
          <w:sz w:val="24"/>
          <w:szCs w:val="24"/>
        </w:rPr>
        <w:t xml:space="preserve">a </w:t>
      </w:r>
      <w:r w:rsidR="00693DA7" w:rsidRPr="00696E9A">
        <w:rPr>
          <w:rFonts w:asciiTheme="minorHAnsi" w:hAnsiTheme="minorHAnsi" w:cstheme="minorHAnsi"/>
          <w:sz w:val="24"/>
          <w:szCs w:val="24"/>
        </w:rPr>
        <w:t>ventricular zone</w:t>
      </w:r>
      <w:r w:rsidR="00334DB2" w:rsidRPr="00696E9A">
        <w:rPr>
          <w:rFonts w:asciiTheme="minorHAnsi" w:hAnsiTheme="minorHAnsi" w:cstheme="minorHAnsi"/>
          <w:sz w:val="24"/>
          <w:szCs w:val="24"/>
        </w:rPr>
        <w:t xml:space="preserve"> niche</w:t>
      </w:r>
      <w:r w:rsidR="00FC352B" w:rsidRPr="00696E9A">
        <w:rPr>
          <w:rFonts w:asciiTheme="minorHAnsi" w:hAnsiTheme="minorHAnsi" w:cstheme="minorHAnsi"/>
          <w:sz w:val="24"/>
          <w:szCs w:val="24"/>
        </w:rPr>
        <w:t>, which generates</w:t>
      </w:r>
      <w:r w:rsidR="008370ED" w:rsidRPr="00696E9A">
        <w:rPr>
          <w:rFonts w:asciiTheme="minorHAnsi" w:hAnsiTheme="minorHAnsi" w:cstheme="minorHAnsi"/>
          <w:sz w:val="24"/>
          <w:szCs w:val="24"/>
        </w:rPr>
        <w:t xml:space="preserve"> the </w:t>
      </w:r>
      <w:r w:rsidR="00693DA7" w:rsidRPr="00696E9A">
        <w:rPr>
          <w:rFonts w:asciiTheme="minorHAnsi" w:hAnsiTheme="minorHAnsi" w:cstheme="minorHAnsi"/>
          <w:sz w:val="24"/>
          <w:szCs w:val="24"/>
        </w:rPr>
        <w:t>inhibito</w:t>
      </w:r>
      <w:r w:rsidR="00A3337A" w:rsidRPr="00696E9A">
        <w:rPr>
          <w:rFonts w:asciiTheme="minorHAnsi" w:hAnsiTheme="minorHAnsi" w:cstheme="minorHAnsi"/>
          <w:sz w:val="24"/>
          <w:szCs w:val="24"/>
        </w:rPr>
        <w:t xml:space="preserve">ry GABAergic Purkinje cells, </w:t>
      </w:r>
      <w:r w:rsidR="004A2C29">
        <w:rPr>
          <w:rFonts w:asciiTheme="minorHAnsi" w:hAnsiTheme="minorHAnsi" w:cstheme="minorHAnsi"/>
          <w:sz w:val="24"/>
          <w:szCs w:val="24"/>
        </w:rPr>
        <w:t>which are</w:t>
      </w:r>
      <w:r w:rsidR="00693DA7" w:rsidRPr="00696E9A">
        <w:rPr>
          <w:rFonts w:asciiTheme="minorHAnsi" w:hAnsiTheme="minorHAnsi" w:cstheme="minorHAnsi"/>
          <w:sz w:val="24"/>
          <w:szCs w:val="24"/>
        </w:rPr>
        <w:t xml:space="preserve"> neurons that constitute the deep cerebellar nuclei</w:t>
      </w:r>
      <w:r w:rsidR="00A3337A" w:rsidRPr="00696E9A">
        <w:rPr>
          <w:rFonts w:asciiTheme="minorHAnsi" w:hAnsiTheme="minorHAnsi" w:cstheme="minorHAnsi"/>
          <w:sz w:val="24"/>
          <w:szCs w:val="24"/>
        </w:rPr>
        <w:t xml:space="preserve"> and Bergman glia</w:t>
      </w:r>
      <w:r w:rsidR="00FC352B" w:rsidRPr="00696E9A">
        <w:rPr>
          <w:rFonts w:asciiTheme="minorHAnsi" w:hAnsiTheme="minorHAnsi" w:cstheme="minorHAnsi"/>
          <w:sz w:val="24"/>
          <w:szCs w:val="24"/>
        </w:rPr>
        <w:t>.</w:t>
      </w:r>
      <w:r w:rsidR="00E2548E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FC352B" w:rsidRPr="00696E9A">
        <w:rPr>
          <w:rFonts w:asciiTheme="minorHAnsi" w:hAnsiTheme="minorHAnsi" w:cstheme="minorHAnsi"/>
          <w:sz w:val="24"/>
          <w:szCs w:val="24"/>
        </w:rPr>
        <w:t xml:space="preserve">Recently, </w:t>
      </w:r>
      <w:r w:rsidR="00693DA7" w:rsidRPr="00696E9A">
        <w:rPr>
          <w:rFonts w:asciiTheme="minorHAnsi" w:hAnsiTheme="minorHAnsi" w:cstheme="minorHAnsi"/>
          <w:sz w:val="24"/>
          <w:szCs w:val="24"/>
        </w:rPr>
        <w:t>a thi</w:t>
      </w:r>
      <w:r w:rsidR="00FC352B" w:rsidRPr="00696E9A">
        <w:rPr>
          <w:rFonts w:asciiTheme="minorHAnsi" w:hAnsiTheme="minorHAnsi" w:cstheme="minorHAnsi"/>
          <w:sz w:val="24"/>
          <w:szCs w:val="24"/>
        </w:rPr>
        <w:t>rd stem cell niche</w:t>
      </w:r>
      <w:r w:rsidR="00A3337A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has been described </w:t>
      </w:r>
      <w:r w:rsidR="003E5FC8" w:rsidRPr="00696E9A">
        <w:rPr>
          <w:rFonts w:asciiTheme="minorHAnsi" w:hAnsiTheme="minorHAnsi" w:cstheme="minorHAnsi"/>
          <w:sz w:val="24"/>
          <w:szCs w:val="24"/>
        </w:rPr>
        <w:t xml:space="preserve">that </w:t>
      </w:r>
      <w:r w:rsidR="00334DB2" w:rsidRPr="00696E9A">
        <w:rPr>
          <w:rFonts w:asciiTheme="minorHAnsi" w:hAnsiTheme="minorHAnsi" w:cstheme="minorHAnsi"/>
          <w:sz w:val="24"/>
          <w:szCs w:val="24"/>
        </w:rPr>
        <w:t xml:space="preserve">arises as a secondary germinal zone from </w:t>
      </w:r>
      <w:r w:rsidR="00FC352B" w:rsidRPr="00696E9A">
        <w:rPr>
          <w:rFonts w:asciiTheme="minorHAnsi" w:hAnsiTheme="minorHAnsi" w:cstheme="minorHAnsi"/>
          <w:sz w:val="24"/>
          <w:szCs w:val="24"/>
        </w:rPr>
        <w:t>the ventricular zone niche</w:t>
      </w:r>
      <w:r w:rsidR="004B587C" w:rsidRPr="00696E9A">
        <w:rPr>
          <w:rFonts w:asciiTheme="minorHAnsi" w:hAnsiTheme="minorHAnsi" w:cstheme="minorHAnsi"/>
          <w:sz w:val="24"/>
          <w:szCs w:val="24"/>
        </w:rPr>
        <w:t>. The cells of this niche</w:t>
      </w:r>
      <w:r w:rsidR="00AD7304" w:rsidRPr="00696E9A">
        <w:rPr>
          <w:rFonts w:asciiTheme="minorHAnsi" w:hAnsiTheme="minorHAnsi" w:cstheme="minorHAnsi"/>
          <w:sz w:val="24"/>
          <w:szCs w:val="24"/>
        </w:rPr>
        <w:t xml:space="preserve"> are </w:t>
      </w:r>
      <w:r w:rsidR="00C97791" w:rsidRPr="00696E9A">
        <w:rPr>
          <w:rFonts w:asciiTheme="minorHAnsi" w:hAnsiTheme="minorHAnsi" w:cstheme="minorHAnsi"/>
          <w:sz w:val="24"/>
          <w:szCs w:val="24"/>
        </w:rPr>
        <w:t>defined by th</w:t>
      </w:r>
      <w:r w:rsidR="00FC352B" w:rsidRPr="00696E9A">
        <w:rPr>
          <w:rFonts w:asciiTheme="minorHAnsi" w:hAnsiTheme="minorHAnsi" w:cstheme="minorHAnsi"/>
          <w:sz w:val="24"/>
          <w:szCs w:val="24"/>
        </w:rPr>
        <w:t>e cell surface m</w:t>
      </w:r>
      <w:r w:rsidR="007036D4" w:rsidRPr="00696E9A">
        <w:rPr>
          <w:rFonts w:asciiTheme="minorHAnsi" w:hAnsiTheme="minorHAnsi" w:cstheme="minorHAnsi"/>
          <w:sz w:val="24"/>
          <w:szCs w:val="24"/>
        </w:rPr>
        <w:t>arker</w:t>
      </w:r>
      <w:r w:rsidR="00FC352B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6E2B10">
        <w:rPr>
          <w:rFonts w:asciiTheme="minorHAnsi" w:hAnsiTheme="minorHAnsi" w:cstheme="minorHAnsi"/>
          <w:sz w:val="24"/>
          <w:szCs w:val="24"/>
        </w:rPr>
        <w:t>p</w:t>
      </w:r>
      <w:r w:rsidR="00FC352B" w:rsidRPr="00696E9A">
        <w:rPr>
          <w:rFonts w:asciiTheme="minorHAnsi" w:hAnsiTheme="minorHAnsi" w:cstheme="minorHAnsi"/>
          <w:sz w:val="24"/>
          <w:szCs w:val="24"/>
        </w:rPr>
        <w:t>rominin-1 and are</w:t>
      </w:r>
      <w:r w:rsidR="00A3337A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334DB2" w:rsidRPr="00696E9A">
        <w:rPr>
          <w:rFonts w:asciiTheme="minorHAnsi" w:hAnsiTheme="minorHAnsi" w:cstheme="minorHAnsi"/>
          <w:sz w:val="24"/>
          <w:szCs w:val="24"/>
        </w:rPr>
        <w:t xml:space="preserve">localized to </w:t>
      </w:r>
      <w:r w:rsidR="00C97791" w:rsidRPr="00696E9A">
        <w:rPr>
          <w:rFonts w:asciiTheme="minorHAnsi" w:hAnsiTheme="minorHAnsi" w:cstheme="minorHAnsi"/>
          <w:sz w:val="24"/>
          <w:szCs w:val="24"/>
        </w:rPr>
        <w:t>the developing white matter</w:t>
      </w:r>
      <w:r w:rsidR="00334DB2" w:rsidRPr="00696E9A">
        <w:rPr>
          <w:rFonts w:asciiTheme="minorHAnsi" w:hAnsiTheme="minorHAnsi" w:cstheme="minorHAnsi"/>
          <w:sz w:val="24"/>
          <w:szCs w:val="24"/>
        </w:rPr>
        <w:t xml:space="preserve"> of the postnatal cerebellum</w:t>
      </w:r>
      <w:r w:rsidR="003E5FC8" w:rsidRPr="00696E9A">
        <w:rPr>
          <w:rFonts w:asciiTheme="minorHAnsi" w:hAnsiTheme="minorHAnsi" w:cstheme="minorHAnsi"/>
          <w:sz w:val="24"/>
          <w:szCs w:val="24"/>
        </w:rPr>
        <w:t>. This niche</w:t>
      </w:r>
      <w:r w:rsidR="004B587C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027144" w:rsidRPr="00696E9A">
        <w:rPr>
          <w:rFonts w:asciiTheme="minorHAnsi" w:hAnsiTheme="minorHAnsi" w:cstheme="minorHAnsi"/>
          <w:sz w:val="24"/>
          <w:szCs w:val="24"/>
        </w:rPr>
        <w:t>account</w:t>
      </w:r>
      <w:r w:rsidR="003E5FC8" w:rsidRPr="00696E9A">
        <w:rPr>
          <w:rFonts w:asciiTheme="minorHAnsi" w:hAnsiTheme="minorHAnsi" w:cstheme="minorHAnsi"/>
          <w:sz w:val="24"/>
          <w:szCs w:val="24"/>
        </w:rPr>
        <w:t>s</w:t>
      </w:r>
      <w:r w:rsidR="00027144" w:rsidRPr="00696E9A">
        <w:rPr>
          <w:rFonts w:asciiTheme="minorHAnsi" w:hAnsiTheme="minorHAnsi" w:cstheme="minorHAnsi"/>
          <w:sz w:val="24"/>
          <w:szCs w:val="24"/>
        </w:rPr>
        <w:t xml:space="preserve"> for</w:t>
      </w:r>
      <w:r w:rsidR="00C97791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693DA7" w:rsidRPr="00696E9A">
        <w:rPr>
          <w:rFonts w:asciiTheme="minorHAnsi" w:hAnsiTheme="minorHAnsi" w:cstheme="minorHAnsi"/>
          <w:sz w:val="24"/>
          <w:szCs w:val="24"/>
        </w:rPr>
        <w:t xml:space="preserve">the late born </w:t>
      </w:r>
      <w:r w:rsidR="00C97791" w:rsidRPr="00696E9A">
        <w:rPr>
          <w:rFonts w:asciiTheme="minorHAnsi" w:hAnsiTheme="minorHAnsi" w:cstheme="minorHAnsi"/>
          <w:sz w:val="24"/>
          <w:szCs w:val="24"/>
        </w:rPr>
        <w:t xml:space="preserve">molecular layer </w:t>
      </w:r>
      <w:r w:rsidR="00693DA7" w:rsidRPr="00696E9A">
        <w:rPr>
          <w:rFonts w:asciiTheme="minorHAnsi" w:hAnsiTheme="minorHAnsi" w:cstheme="minorHAnsi"/>
          <w:sz w:val="24"/>
          <w:szCs w:val="24"/>
        </w:rPr>
        <w:t xml:space="preserve">GABAergic interneurons 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along with </w:t>
      </w:r>
      <w:r w:rsidR="00C97791" w:rsidRPr="00696E9A">
        <w:rPr>
          <w:rFonts w:asciiTheme="minorHAnsi" w:hAnsiTheme="minorHAnsi" w:cstheme="minorHAnsi"/>
          <w:sz w:val="24"/>
          <w:szCs w:val="24"/>
        </w:rPr>
        <w:t>postnatal</w:t>
      </w:r>
      <w:r w:rsidR="006072D9" w:rsidRPr="00696E9A">
        <w:rPr>
          <w:rFonts w:asciiTheme="minorHAnsi" w:hAnsiTheme="minorHAnsi" w:cstheme="minorHAnsi"/>
          <w:sz w:val="24"/>
          <w:szCs w:val="24"/>
        </w:rPr>
        <w:t>ly</w:t>
      </w:r>
      <w:r w:rsidR="00C97791" w:rsidRPr="00696E9A">
        <w:rPr>
          <w:rFonts w:asciiTheme="minorHAnsi" w:hAnsiTheme="minorHAnsi" w:cstheme="minorHAnsi"/>
          <w:sz w:val="24"/>
          <w:szCs w:val="24"/>
        </w:rPr>
        <w:t xml:space="preserve"> generated </w:t>
      </w:r>
      <w:r w:rsidR="00693DA7" w:rsidRPr="00696E9A">
        <w:rPr>
          <w:rFonts w:asciiTheme="minorHAnsi" w:hAnsiTheme="minorHAnsi" w:cstheme="minorHAnsi"/>
          <w:sz w:val="24"/>
          <w:szCs w:val="24"/>
        </w:rPr>
        <w:t>cerebellar astrocytes.</w:t>
      </w:r>
      <w:r w:rsidR="00207D83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FC352B" w:rsidRPr="00696E9A">
        <w:rPr>
          <w:rFonts w:asciiTheme="minorHAnsi" w:hAnsiTheme="minorHAnsi" w:cstheme="minorHAnsi"/>
          <w:sz w:val="24"/>
          <w:szCs w:val="24"/>
        </w:rPr>
        <w:t>In addition</w:t>
      </w:r>
      <w:r w:rsidR="00027144" w:rsidRPr="00696E9A">
        <w:rPr>
          <w:rFonts w:asciiTheme="minorHAnsi" w:hAnsiTheme="minorHAnsi" w:cstheme="minorHAnsi"/>
          <w:sz w:val="24"/>
          <w:szCs w:val="24"/>
        </w:rPr>
        <w:t xml:space="preserve"> to their developmental role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, </w:t>
      </w:r>
      <w:r w:rsidR="003E5FC8" w:rsidRPr="00696E9A">
        <w:rPr>
          <w:rFonts w:asciiTheme="minorHAnsi" w:hAnsiTheme="minorHAnsi" w:cstheme="minorHAnsi"/>
          <w:sz w:val="24"/>
          <w:szCs w:val="24"/>
        </w:rPr>
        <w:t>this niche</w:t>
      </w:r>
      <w:r w:rsidR="00FC352B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is </w:t>
      </w:r>
      <w:r w:rsidR="00FC352B" w:rsidRPr="00696E9A">
        <w:rPr>
          <w:rFonts w:asciiTheme="minorHAnsi" w:hAnsiTheme="minorHAnsi" w:cstheme="minorHAnsi"/>
          <w:sz w:val="24"/>
          <w:szCs w:val="24"/>
        </w:rPr>
        <w:t>gaining translational importance</w:t>
      </w:r>
      <w:r w:rsidR="00334DB2" w:rsidRPr="00696E9A">
        <w:rPr>
          <w:rFonts w:asciiTheme="minorHAnsi" w:hAnsiTheme="minorHAnsi" w:cstheme="minorHAnsi"/>
          <w:sz w:val="24"/>
          <w:szCs w:val="24"/>
        </w:rPr>
        <w:t xml:space="preserve"> </w:t>
      </w:r>
      <w:proofErr w:type="gramStart"/>
      <w:r w:rsidR="004A2C29">
        <w:rPr>
          <w:rFonts w:asciiTheme="minorHAnsi" w:hAnsiTheme="minorHAnsi" w:cstheme="minorHAnsi"/>
          <w:sz w:val="24"/>
          <w:szCs w:val="24"/>
        </w:rPr>
        <w:t>in regards to</w:t>
      </w:r>
      <w:proofErr w:type="gramEnd"/>
      <w:r w:rsidR="004A2C29">
        <w:rPr>
          <w:rFonts w:asciiTheme="minorHAnsi" w:hAnsiTheme="minorHAnsi" w:cstheme="minorHAnsi"/>
          <w:sz w:val="24"/>
          <w:szCs w:val="24"/>
        </w:rPr>
        <w:t xml:space="preserve"> its involvement 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in </w:t>
      </w:r>
      <w:r w:rsidR="00C97791" w:rsidRPr="00696E9A">
        <w:rPr>
          <w:rFonts w:asciiTheme="minorHAnsi" w:hAnsiTheme="minorHAnsi" w:cstheme="minorHAnsi"/>
          <w:sz w:val="24"/>
          <w:szCs w:val="24"/>
        </w:rPr>
        <w:t xml:space="preserve">neurodegeneration and tumorigenesis. </w:t>
      </w:r>
      <w:r w:rsidR="00027144" w:rsidRPr="00696E9A">
        <w:rPr>
          <w:rFonts w:asciiTheme="minorHAnsi" w:hAnsiTheme="minorHAnsi" w:cstheme="minorHAnsi"/>
          <w:sz w:val="24"/>
          <w:szCs w:val="24"/>
        </w:rPr>
        <w:t>T</w:t>
      </w:r>
      <w:r w:rsidR="006072D9" w:rsidRPr="00696E9A">
        <w:rPr>
          <w:rFonts w:asciiTheme="minorHAnsi" w:hAnsiTheme="minorHAnsi" w:cstheme="minorHAnsi"/>
          <w:sz w:val="24"/>
          <w:szCs w:val="24"/>
        </w:rPr>
        <w:t>he biology of these cells has</w:t>
      </w:r>
      <w:r w:rsidR="00FC352B" w:rsidRPr="00696E9A">
        <w:rPr>
          <w:rFonts w:asciiTheme="minorHAnsi" w:hAnsiTheme="minorHAnsi" w:cstheme="minorHAnsi"/>
          <w:sz w:val="24"/>
          <w:szCs w:val="24"/>
        </w:rPr>
        <w:t xml:space="preserve"> been difficult to decipher because o</w:t>
      </w:r>
      <w:r w:rsidR="00334DB2" w:rsidRPr="00696E9A">
        <w:rPr>
          <w:rFonts w:asciiTheme="minorHAnsi" w:hAnsiTheme="minorHAnsi" w:cstheme="minorHAnsi"/>
          <w:sz w:val="24"/>
          <w:szCs w:val="24"/>
        </w:rPr>
        <w:t>f a lack of efficient techniques for their purification.</w:t>
      </w:r>
      <w:r w:rsidR="00693DA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4A2C29">
        <w:rPr>
          <w:rFonts w:asciiTheme="minorHAnsi" w:hAnsiTheme="minorHAnsi" w:cstheme="minorHAnsi"/>
          <w:color w:val="000000" w:themeColor="text1"/>
          <w:sz w:val="24"/>
          <w:szCs w:val="24"/>
        </w:rPr>
        <w:t>D</w:t>
      </w:r>
      <w:r w:rsidR="00693DA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emonstrate</w:t>
      </w:r>
      <w:r w:rsidR="004A2C29">
        <w:rPr>
          <w:rFonts w:asciiTheme="minorHAnsi" w:hAnsiTheme="minorHAnsi" w:cstheme="minorHAnsi"/>
          <w:color w:val="000000" w:themeColor="text1"/>
          <w:sz w:val="24"/>
          <w:szCs w:val="24"/>
        </w:rPr>
        <w:t>d here are</w:t>
      </w:r>
      <w:r w:rsidR="00693DA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3E5FC8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efficient methods to </w:t>
      </w:r>
      <w:r w:rsidR="003C655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purify,</w:t>
      </w:r>
      <w:r w:rsidR="004B0CBF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culture</w:t>
      </w:r>
      <w:r w:rsidR="004A2C29">
        <w:rPr>
          <w:rFonts w:asciiTheme="minorHAnsi" w:hAnsiTheme="minorHAnsi" w:cstheme="minorHAnsi"/>
          <w:color w:val="000000" w:themeColor="text1"/>
          <w:sz w:val="24"/>
          <w:szCs w:val="24"/>
        </w:rPr>
        <w:t>,</w:t>
      </w:r>
      <w:r w:rsidR="004B0CBF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nd differentiate</w:t>
      </w:r>
      <w:r w:rsidR="003C655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the</w:t>
      </w:r>
      <w:r w:rsidR="00693DA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se postnatal</w:t>
      </w:r>
      <w:r w:rsidR="003C655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693DA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cerebellar</w:t>
      </w:r>
      <w:r w:rsidR="00356A1B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693DA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stem cells</w:t>
      </w:r>
      <w:r w:rsidR="00C9779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.</w:t>
      </w:r>
    </w:p>
    <w:p w14:paraId="340C6AC8" w14:textId="77777777" w:rsidR="00EB62D4" w:rsidRPr="00696E9A" w:rsidRDefault="00EB62D4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53237993" w14:textId="7D8BB1C6" w:rsidR="00116C39" w:rsidRDefault="006A2813" w:rsidP="00DB2A96">
      <w:p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>INTRODUCTION</w:t>
      </w:r>
      <w:r w:rsidR="00F45DF5">
        <w:rPr>
          <w:rFonts w:asciiTheme="minorHAnsi" w:hAnsiTheme="minorHAnsi" w:cstheme="minorHAnsi"/>
          <w:b/>
          <w:sz w:val="24"/>
          <w:szCs w:val="24"/>
        </w:rPr>
        <w:t>:</w:t>
      </w:r>
    </w:p>
    <w:p w14:paraId="732FEA5E" w14:textId="77777777" w:rsidR="00F45DF5" w:rsidRPr="00696E9A" w:rsidRDefault="00F45DF5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57736532" w14:textId="170AA71A" w:rsidR="00FC352B" w:rsidRPr="00696E9A" w:rsidRDefault="00116C39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The cerebe</w:t>
      </w:r>
      <w:r w:rsidR="008370ED" w:rsidRPr="00696E9A">
        <w:rPr>
          <w:rFonts w:asciiTheme="minorHAnsi" w:hAnsiTheme="minorHAnsi" w:cstheme="minorHAnsi"/>
          <w:sz w:val="24"/>
          <w:szCs w:val="24"/>
        </w:rPr>
        <w:t xml:space="preserve">llum </w:t>
      </w:r>
      <w:r w:rsidR="00C3629E" w:rsidRPr="00696E9A">
        <w:rPr>
          <w:rFonts w:asciiTheme="minorHAnsi" w:hAnsiTheme="minorHAnsi" w:cstheme="minorHAnsi"/>
          <w:sz w:val="24"/>
          <w:szCs w:val="24"/>
        </w:rPr>
        <w:t>has been long recognized</w:t>
      </w:r>
      <w:r w:rsidR="007D2048" w:rsidRPr="00696E9A">
        <w:rPr>
          <w:rFonts w:asciiTheme="minorHAnsi" w:hAnsiTheme="minorHAnsi" w:cstheme="minorHAnsi"/>
          <w:sz w:val="24"/>
          <w:szCs w:val="24"/>
        </w:rPr>
        <w:t xml:space="preserve"> as a major neuronal circuit coordinating voluntary movement</w:t>
      </w:r>
      <w:r w:rsidR="00A311A8" w:rsidRPr="00696E9A">
        <w:rPr>
          <w:rFonts w:asciiTheme="minorHAnsi" w:hAnsiTheme="minorHAnsi" w:cstheme="minorHAnsi"/>
          <w:sz w:val="24"/>
          <w:szCs w:val="24"/>
        </w:rPr>
        <w:fldChar w:fldCharType="begin"/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Glickstein&lt;/Author&gt;&lt;Year&gt;2009&lt;/Year&gt;&lt;RecNum&gt;1601&lt;/RecNum&gt;&lt;DisplayText&gt;&lt;style face="superscript"&gt;1&lt;/style&gt;&lt;/DisplayText&gt;&lt;record&gt;&lt;rec-number&gt;1601&lt;/rec-number&gt;&lt;foreign-keys&gt;&lt;key app="EN" db-id="rz59dz9ps0z9w8etdtjxetd1zz0p5wwtzxp9" timestamp="1561998955"&gt;1601&lt;/key&gt;&lt;/foreign-keys&gt;&lt;ref-type name="Journal Article"&gt;17&lt;/ref-type&gt;&lt;contributors&gt;&lt;authors&gt;&lt;author&gt;Glickstein, M.&lt;/author&gt;&lt;author&gt;Strata, P.&lt;/author&gt;&lt;author&gt;Voogd, J.&lt;/author&gt;&lt;/authors&gt;&lt;/contributors&gt;&lt;auth-address&gt;Department of Cell and Developmental Biology, University College London, Gower Street, London WC1E 6BT, UK. m.glickstein@ucl.ac.uk&lt;/auth-address&gt;&lt;titles&gt;&lt;title&gt;Cerebellum: history&lt;/title&gt;&lt;secondary-title&gt;Neuroscience&lt;/secondary-title&gt;&lt;alt-title&gt;Neuroscience&lt;/alt-title&gt;&lt;/titles&gt;&lt;periodical&gt;&lt;full-title&gt;Neuroscience&lt;/full-title&gt;&lt;/periodical&gt;&lt;alt-periodical&gt;&lt;full-title&gt;Neuroscience&lt;/full-title&gt;&lt;/alt-periodical&gt;&lt;pages&gt;549-59&lt;/pages&gt;&lt;volume&gt;162&lt;/volume&gt;&lt;number&gt;3&lt;/number&gt;&lt;edition&gt;2009/03/11&lt;/edition&gt;&lt;keywords&gt;&lt;keyword&gt;Animals&lt;/keyword&gt;&lt;keyword&gt;*Cerebellar Diseases/history/pathology/physiopathology&lt;/keyword&gt;&lt;keyword&gt;*Cerebellum/anatomy &amp;amp; histology/physiology&lt;/keyword&gt;&lt;keyword&gt;History, 16th Century&lt;/keyword&gt;&lt;keyword&gt;History, 17th Century&lt;/keyword&gt;&lt;keyword&gt;History, 18th Century&lt;/keyword&gt;&lt;keyword&gt;History, 19th Century&lt;/keyword&gt;&lt;keyword&gt;History, 20th Century&lt;/keyword&gt;&lt;keyword&gt;Humans&lt;/keyword&gt;&lt;keyword&gt;Medical Illustration/history&lt;/keyword&gt;&lt;keyword&gt;Neurosciences/*history&lt;/keyword&gt;&lt;keyword&gt;Recovery of Function&lt;/keyword&gt;&lt;/keywords&gt;&lt;dates&gt;&lt;year&gt;2009&lt;/year&gt;&lt;pub-dates&gt;&lt;date&gt;Sep 1&lt;/date&gt;&lt;/pub-dates&gt;&lt;/dates&gt;&lt;isbn&gt;0306-4522&lt;/isbn&gt;&lt;accession-num&gt;19272426&lt;/accession-num&gt;&lt;urls&gt;&lt;/urls&gt;&lt;electronic-resource-num&gt;10.1016/j.neuroscience.2009.02.054&lt;/electronic-resource-num&gt;&lt;remote-database-provider&gt;NLM&lt;/remote-database-provider&gt;&lt;language&gt;eng&lt;/language&gt;&lt;/record&gt;&lt;/Cite&gt;&lt;/EndNote&gt;</w:instrText>
      </w:r>
      <w:r w:rsidR="00A311A8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6338E5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1</w:t>
      </w:r>
      <w:r w:rsidR="00A311A8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D945F1" w:rsidRPr="00696E9A">
        <w:rPr>
          <w:rFonts w:asciiTheme="minorHAnsi" w:hAnsiTheme="minorHAnsi" w:cstheme="minorHAnsi"/>
          <w:sz w:val="24"/>
          <w:szCs w:val="24"/>
        </w:rPr>
        <w:t>.</w:t>
      </w:r>
      <w:r w:rsidR="0019046B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D945F1" w:rsidRPr="00696E9A">
        <w:rPr>
          <w:rFonts w:asciiTheme="minorHAnsi" w:hAnsiTheme="minorHAnsi" w:cstheme="minorHAnsi"/>
          <w:sz w:val="24"/>
          <w:szCs w:val="24"/>
        </w:rPr>
        <w:t xml:space="preserve">It receives input from </w:t>
      </w:r>
      <w:r w:rsidR="008825D5" w:rsidRPr="00696E9A">
        <w:rPr>
          <w:rFonts w:asciiTheme="minorHAnsi" w:hAnsiTheme="minorHAnsi" w:cstheme="minorHAnsi"/>
          <w:sz w:val="24"/>
          <w:szCs w:val="24"/>
        </w:rPr>
        <w:t xml:space="preserve">the </w:t>
      </w:r>
      <w:r w:rsidR="006072D9" w:rsidRPr="00696E9A">
        <w:rPr>
          <w:rFonts w:asciiTheme="minorHAnsi" w:hAnsiTheme="minorHAnsi" w:cstheme="minorHAnsi"/>
          <w:sz w:val="24"/>
          <w:szCs w:val="24"/>
        </w:rPr>
        <w:t>wide swathes of the neuroaxis</w:t>
      </w:r>
      <w:r w:rsidR="00F25062">
        <w:rPr>
          <w:rFonts w:asciiTheme="minorHAnsi" w:hAnsiTheme="minorHAnsi" w:cstheme="minorHAnsi"/>
          <w:sz w:val="24"/>
          <w:szCs w:val="24"/>
        </w:rPr>
        <w:t>, which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 includes </w:t>
      </w:r>
      <w:r w:rsidR="000B2562" w:rsidRPr="00696E9A">
        <w:rPr>
          <w:rFonts w:asciiTheme="minorHAnsi" w:hAnsiTheme="minorHAnsi" w:cstheme="minorHAnsi"/>
          <w:sz w:val="24"/>
          <w:szCs w:val="24"/>
        </w:rPr>
        <w:t>proprioceptive information from the periphery</w:t>
      </w:r>
      <w:r w:rsidR="00F25062">
        <w:rPr>
          <w:rFonts w:asciiTheme="minorHAnsi" w:hAnsiTheme="minorHAnsi" w:cstheme="minorHAnsi"/>
          <w:sz w:val="24"/>
          <w:szCs w:val="24"/>
        </w:rPr>
        <w:t>,</w:t>
      </w:r>
      <w:r w:rsidR="000B2562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D945F1" w:rsidRPr="00696E9A">
        <w:rPr>
          <w:rFonts w:asciiTheme="minorHAnsi" w:hAnsiTheme="minorHAnsi" w:cstheme="minorHAnsi"/>
          <w:sz w:val="24"/>
          <w:szCs w:val="24"/>
        </w:rPr>
        <w:t>fine tune motor output</w:t>
      </w:r>
      <w:r w:rsidR="00F25062">
        <w:rPr>
          <w:rFonts w:asciiTheme="minorHAnsi" w:hAnsiTheme="minorHAnsi" w:cstheme="minorHAnsi"/>
          <w:sz w:val="24"/>
          <w:szCs w:val="24"/>
        </w:rPr>
        <w:t>,</w:t>
      </w:r>
      <w:r w:rsidR="000B2562" w:rsidRPr="00696E9A">
        <w:rPr>
          <w:rFonts w:asciiTheme="minorHAnsi" w:hAnsiTheme="minorHAnsi" w:cstheme="minorHAnsi"/>
          <w:sz w:val="24"/>
          <w:szCs w:val="24"/>
        </w:rPr>
        <w:t xml:space="preserve"> and coordinate motion</w:t>
      </w:r>
      <w:r w:rsidR="00D945F1" w:rsidRPr="00696E9A">
        <w:rPr>
          <w:rFonts w:asciiTheme="minorHAnsi" w:hAnsiTheme="minorHAnsi" w:cstheme="minorHAnsi"/>
          <w:sz w:val="24"/>
          <w:szCs w:val="24"/>
        </w:rPr>
        <w:t>.</w:t>
      </w:r>
      <w:r w:rsidR="000B2562" w:rsidRPr="00696E9A">
        <w:rPr>
          <w:rFonts w:asciiTheme="minorHAnsi" w:hAnsiTheme="minorHAnsi" w:cstheme="minorHAnsi"/>
          <w:sz w:val="24"/>
          <w:szCs w:val="24"/>
        </w:rPr>
        <w:t xml:space="preserve"> M</w:t>
      </w:r>
      <w:r w:rsidR="00C3629E" w:rsidRPr="00696E9A">
        <w:rPr>
          <w:rFonts w:asciiTheme="minorHAnsi" w:hAnsiTheme="minorHAnsi" w:cstheme="minorHAnsi"/>
          <w:sz w:val="24"/>
          <w:szCs w:val="24"/>
        </w:rPr>
        <w:t>ore recently</w:t>
      </w:r>
      <w:r w:rsidR="00F25062">
        <w:rPr>
          <w:rFonts w:asciiTheme="minorHAnsi" w:hAnsiTheme="minorHAnsi" w:cstheme="minorHAnsi"/>
          <w:sz w:val="24"/>
          <w:szCs w:val="24"/>
        </w:rPr>
        <w:t>,</w:t>
      </w:r>
      <w:r w:rsidR="00C3629E" w:rsidRPr="00696E9A">
        <w:rPr>
          <w:rFonts w:asciiTheme="minorHAnsi" w:hAnsiTheme="minorHAnsi" w:cstheme="minorHAnsi"/>
          <w:sz w:val="24"/>
          <w:szCs w:val="24"/>
        </w:rPr>
        <w:t xml:space="preserve"> it </w:t>
      </w:r>
      <w:r w:rsidR="000B2562" w:rsidRPr="00696E9A">
        <w:rPr>
          <w:rFonts w:asciiTheme="minorHAnsi" w:hAnsiTheme="minorHAnsi" w:cstheme="minorHAnsi"/>
          <w:sz w:val="24"/>
          <w:szCs w:val="24"/>
        </w:rPr>
        <w:t>has also been</w:t>
      </w:r>
      <w:r w:rsidR="00C3629E" w:rsidRPr="00696E9A">
        <w:rPr>
          <w:rFonts w:asciiTheme="minorHAnsi" w:hAnsiTheme="minorHAnsi" w:cstheme="minorHAnsi"/>
          <w:sz w:val="24"/>
          <w:szCs w:val="24"/>
        </w:rPr>
        <w:t xml:space="preserve"> implicated in regulating </w:t>
      </w:r>
      <w:r w:rsidR="003A2AEE" w:rsidRPr="00696E9A">
        <w:rPr>
          <w:rFonts w:asciiTheme="minorHAnsi" w:hAnsiTheme="minorHAnsi" w:cstheme="minorHAnsi"/>
          <w:sz w:val="24"/>
          <w:szCs w:val="24"/>
        </w:rPr>
        <w:t>cognition and emotions</w:t>
      </w:r>
      <w:r w:rsidR="00F25062">
        <w:rPr>
          <w:rFonts w:asciiTheme="minorHAnsi" w:hAnsiTheme="minorHAnsi" w:cstheme="minorHAnsi"/>
          <w:sz w:val="24"/>
          <w:szCs w:val="24"/>
        </w:rPr>
        <w:t xml:space="preserve"> by</w:t>
      </w:r>
      <w:r w:rsidR="003A2AEE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F25062">
        <w:rPr>
          <w:rFonts w:asciiTheme="minorHAnsi" w:hAnsiTheme="minorHAnsi" w:cstheme="minorHAnsi"/>
          <w:sz w:val="24"/>
          <w:szCs w:val="24"/>
        </w:rPr>
        <w:t>potentially</w:t>
      </w:r>
      <w:r w:rsidR="000B2562" w:rsidRPr="00696E9A">
        <w:rPr>
          <w:rFonts w:asciiTheme="minorHAnsi" w:hAnsiTheme="minorHAnsi" w:cstheme="minorHAnsi"/>
          <w:sz w:val="24"/>
          <w:szCs w:val="24"/>
        </w:rPr>
        <w:t xml:space="preserve"> using similar information processing networks</w:t>
      </w:r>
      <w:r w:rsidR="00C11C68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J0YTwvQXV0aG9yPjxZZWFyPjIwMTk8L1llYXI+PFJl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</w:fldData>
        </w:fldChar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6338E5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J0YTwvQXV0aG9yPjxZZWFyPjIwMTk8L1llYXI+PFJl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</w:fldData>
        </w:fldChar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6338E5" w:rsidRPr="00696E9A">
        <w:rPr>
          <w:rFonts w:asciiTheme="minorHAnsi" w:hAnsiTheme="minorHAnsi" w:cstheme="minorHAnsi"/>
          <w:sz w:val="24"/>
          <w:szCs w:val="24"/>
        </w:rPr>
      </w:r>
      <w:r w:rsidR="006338E5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C11C68" w:rsidRPr="00696E9A">
        <w:rPr>
          <w:rFonts w:asciiTheme="minorHAnsi" w:hAnsiTheme="minorHAnsi" w:cstheme="minorHAnsi"/>
          <w:sz w:val="24"/>
          <w:szCs w:val="24"/>
        </w:rPr>
      </w:r>
      <w:r w:rsidR="00C11C68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6338E5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2-4</w:t>
      </w:r>
      <w:r w:rsidR="00C11C68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1E0BF0" w:rsidRPr="00696E9A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5B00ECD7" w14:textId="4D8AE2C6" w:rsidR="000B2562" w:rsidRPr="00696E9A" w:rsidRDefault="000B2562" w:rsidP="00DB2A96">
      <w:pPr>
        <w:rPr>
          <w:rFonts w:asciiTheme="minorHAnsi" w:hAnsiTheme="minorHAnsi" w:cstheme="minorHAnsi"/>
          <w:sz w:val="24"/>
          <w:szCs w:val="24"/>
        </w:rPr>
      </w:pPr>
    </w:p>
    <w:p w14:paraId="12FF0D86" w14:textId="782D40AC" w:rsidR="006E2B10" w:rsidRDefault="001F130C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The adult cerebellum is composed of an outer cerebellar c</w:t>
      </w:r>
      <w:r w:rsidR="006072D9" w:rsidRPr="00696E9A">
        <w:rPr>
          <w:rFonts w:asciiTheme="minorHAnsi" w:hAnsiTheme="minorHAnsi" w:cstheme="minorHAnsi"/>
          <w:sz w:val="24"/>
          <w:szCs w:val="24"/>
        </w:rPr>
        <w:t>ortex and inner white matter. I</w:t>
      </w:r>
      <w:r w:rsidRPr="00696E9A">
        <w:rPr>
          <w:rFonts w:asciiTheme="minorHAnsi" w:hAnsiTheme="minorHAnsi" w:cstheme="minorHAnsi"/>
          <w:sz w:val="24"/>
          <w:szCs w:val="24"/>
        </w:rPr>
        <w:t xml:space="preserve">nterspersed within </w:t>
      </w:r>
      <w:r w:rsidR="006E2B10">
        <w:rPr>
          <w:rFonts w:asciiTheme="minorHAnsi" w:hAnsiTheme="minorHAnsi" w:cstheme="minorHAnsi"/>
          <w:sz w:val="24"/>
          <w:szCs w:val="24"/>
        </w:rPr>
        <w:t xml:space="preserve">these structures </w:t>
      </w:r>
      <w:r w:rsidRPr="00696E9A">
        <w:rPr>
          <w:rFonts w:asciiTheme="minorHAnsi" w:hAnsiTheme="minorHAnsi" w:cstheme="minorHAnsi"/>
          <w:sz w:val="24"/>
          <w:szCs w:val="24"/>
        </w:rPr>
        <w:t xml:space="preserve">are deep intracerebellar nuclei. </w:t>
      </w:r>
      <w:proofErr w:type="gramStart"/>
      <w:r w:rsidR="006E2B10">
        <w:rPr>
          <w:rFonts w:asciiTheme="minorHAnsi" w:hAnsiTheme="minorHAnsi" w:cstheme="minorHAnsi"/>
          <w:sz w:val="24"/>
          <w:szCs w:val="24"/>
        </w:rPr>
        <w:t>Similar to</w:t>
      </w:r>
      <w:proofErr w:type="gramEnd"/>
      <w:r w:rsidR="006E2B10">
        <w:rPr>
          <w:rFonts w:asciiTheme="minorHAnsi" w:hAnsiTheme="minorHAnsi" w:cstheme="minorHAnsi"/>
          <w:sz w:val="24"/>
          <w:szCs w:val="24"/>
        </w:rPr>
        <w:t xml:space="preserve"> the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 rest of the </w:t>
      </w:r>
      <w:r w:rsidR="000B2562" w:rsidRPr="00696E9A">
        <w:rPr>
          <w:rFonts w:asciiTheme="minorHAnsi" w:hAnsiTheme="minorHAnsi" w:cstheme="minorHAnsi"/>
          <w:sz w:val="24"/>
          <w:szCs w:val="24"/>
        </w:rPr>
        <w:t>nervous</w:t>
      </w:r>
      <w:r w:rsidR="009C314A" w:rsidRPr="00696E9A">
        <w:rPr>
          <w:rFonts w:asciiTheme="minorHAnsi" w:hAnsiTheme="minorHAnsi" w:cstheme="minorHAnsi"/>
          <w:sz w:val="24"/>
          <w:szCs w:val="24"/>
        </w:rPr>
        <w:t xml:space="preserve"> system</w:t>
      </w:r>
      <w:r w:rsidR="000B2562" w:rsidRPr="00696E9A">
        <w:rPr>
          <w:rFonts w:asciiTheme="minorHAnsi" w:hAnsiTheme="minorHAnsi" w:cstheme="minorHAnsi"/>
          <w:sz w:val="24"/>
          <w:szCs w:val="24"/>
        </w:rPr>
        <w:t>, the development of the cerebellum is driven by the proliferation of multi</w:t>
      </w:r>
      <w:r w:rsidRPr="00696E9A">
        <w:rPr>
          <w:rFonts w:asciiTheme="minorHAnsi" w:hAnsiTheme="minorHAnsi" w:cstheme="minorHAnsi"/>
          <w:sz w:val="24"/>
          <w:szCs w:val="24"/>
        </w:rPr>
        <w:t xml:space="preserve">potent 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progenitor </w:t>
      </w:r>
      <w:r w:rsidRPr="00696E9A">
        <w:rPr>
          <w:rFonts w:asciiTheme="minorHAnsi" w:hAnsiTheme="minorHAnsi" w:cstheme="minorHAnsi"/>
          <w:sz w:val="24"/>
          <w:szCs w:val="24"/>
        </w:rPr>
        <w:t>cells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 (stem cells)</w:t>
      </w:r>
      <w:r w:rsidR="006E2B10">
        <w:rPr>
          <w:rFonts w:asciiTheme="minorHAnsi" w:hAnsiTheme="minorHAnsi" w:cstheme="minorHAnsi"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 xml:space="preserve">that migrate and differentiate to yield this well-organized structure. </w:t>
      </w:r>
      <w:r w:rsidR="003A0B88" w:rsidRPr="00696E9A">
        <w:rPr>
          <w:rFonts w:asciiTheme="minorHAnsi" w:hAnsiTheme="minorHAnsi" w:cstheme="minorHAnsi"/>
          <w:sz w:val="24"/>
          <w:szCs w:val="24"/>
        </w:rPr>
        <w:t>In early development (E10.5</w:t>
      </w:r>
      <w:r w:rsidR="006E2B10">
        <w:rPr>
          <w:rFonts w:asciiTheme="minorHAnsi" w:hAnsiTheme="minorHAnsi" w:cstheme="minorHAnsi"/>
          <w:sz w:val="24"/>
          <w:szCs w:val="24"/>
        </w:rPr>
        <w:t>–</w:t>
      </w:r>
      <w:r w:rsidR="003A0B88" w:rsidRPr="00696E9A">
        <w:rPr>
          <w:rFonts w:asciiTheme="minorHAnsi" w:hAnsiTheme="minorHAnsi" w:cstheme="minorHAnsi"/>
          <w:sz w:val="24"/>
          <w:szCs w:val="24"/>
        </w:rPr>
        <w:t xml:space="preserve">E13.5), a ventricular stem niche around the developing fourth ventricle </w:t>
      </w:r>
      <w:r w:rsidR="00F41EB4" w:rsidRPr="00696E9A">
        <w:rPr>
          <w:rFonts w:asciiTheme="minorHAnsi" w:hAnsiTheme="minorHAnsi" w:cstheme="minorHAnsi"/>
          <w:sz w:val="24"/>
          <w:szCs w:val="24"/>
        </w:rPr>
        <w:t>generates GABAergic neurons</w:t>
      </w:r>
      <w:r w:rsidR="00F25062">
        <w:rPr>
          <w:rFonts w:asciiTheme="minorHAnsi" w:hAnsiTheme="minorHAnsi" w:cstheme="minorHAnsi"/>
          <w:sz w:val="24"/>
          <w:szCs w:val="24"/>
        </w:rPr>
        <w:t xml:space="preserve"> (i.e., </w:t>
      </w:r>
      <w:r w:rsidR="003A0B88" w:rsidRPr="00696E9A">
        <w:rPr>
          <w:rFonts w:asciiTheme="minorHAnsi" w:hAnsiTheme="minorHAnsi" w:cstheme="minorHAnsi"/>
          <w:sz w:val="24"/>
          <w:szCs w:val="24"/>
        </w:rPr>
        <w:t xml:space="preserve">Purkinje cells, </w:t>
      </w:r>
      <w:r w:rsidR="00D756FE" w:rsidRPr="00696E9A">
        <w:rPr>
          <w:rFonts w:asciiTheme="minorHAnsi" w:hAnsiTheme="minorHAnsi" w:cstheme="minorHAnsi"/>
          <w:sz w:val="24"/>
          <w:szCs w:val="24"/>
        </w:rPr>
        <w:t>Lugaro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 cells</w:t>
      </w:r>
      <w:r w:rsidR="00D756FE" w:rsidRPr="00696E9A">
        <w:rPr>
          <w:rFonts w:asciiTheme="minorHAnsi" w:hAnsiTheme="minorHAnsi" w:cstheme="minorHAnsi"/>
          <w:sz w:val="24"/>
          <w:szCs w:val="24"/>
        </w:rPr>
        <w:t>,</w:t>
      </w:r>
      <w:r w:rsidR="003A0B88" w:rsidRPr="00696E9A">
        <w:rPr>
          <w:rFonts w:asciiTheme="minorHAnsi" w:hAnsiTheme="minorHAnsi" w:cstheme="minorHAnsi"/>
          <w:sz w:val="24"/>
          <w:szCs w:val="24"/>
        </w:rPr>
        <w:t xml:space="preserve"> Golgi cells</w:t>
      </w:r>
      <w:r w:rsidR="00F25062">
        <w:rPr>
          <w:rFonts w:asciiTheme="minorHAnsi" w:hAnsiTheme="minorHAnsi" w:cstheme="minorHAnsi"/>
          <w:sz w:val="24"/>
          <w:szCs w:val="24"/>
        </w:rPr>
        <w:t xml:space="preserve">) </w:t>
      </w:r>
      <w:r w:rsidR="00F41EB4" w:rsidRPr="00696E9A">
        <w:rPr>
          <w:rFonts w:asciiTheme="minorHAnsi" w:hAnsiTheme="minorHAnsi" w:cstheme="minorHAnsi"/>
          <w:sz w:val="24"/>
          <w:szCs w:val="24"/>
        </w:rPr>
        <w:t>along with</w:t>
      </w:r>
      <w:r w:rsidR="00D756FE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F41EB4" w:rsidRPr="00696E9A">
        <w:rPr>
          <w:rFonts w:asciiTheme="minorHAnsi" w:hAnsiTheme="minorHAnsi" w:cstheme="minorHAnsi"/>
          <w:sz w:val="24"/>
          <w:szCs w:val="24"/>
        </w:rPr>
        <w:t>Bergmann glia</w:t>
      </w:r>
      <w:r w:rsidR="00DA1D1E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mF1am88L0F1dGhvcj48WWVhcj4yMDE5PC9ZZWFyPjxS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</w:fldData>
        </w:fldChar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6338E5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mF1am88L0F1dGhvcj48WWVhcj4yMDE5PC9ZZWFyPjxS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</w:fldData>
        </w:fldChar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6338E5" w:rsidRPr="00696E9A">
        <w:rPr>
          <w:rFonts w:asciiTheme="minorHAnsi" w:hAnsiTheme="minorHAnsi" w:cstheme="minorHAnsi"/>
          <w:sz w:val="24"/>
          <w:szCs w:val="24"/>
        </w:rPr>
      </w:r>
      <w:r w:rsidR="006338E5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DA1D1E" w:rsidRPr="00696E9A">
        <w:rPr>
          <w:rFonts w:asciiTheme="minorHAnsi" w:hAnsiTheme="minorHAnsi" w:cstheme="minorHAnsi"/>
          <w:sz w:val="24"/>
          <w:szCs w:val="24"/>
        </w:rPr>
      </w:r>
      <w:r w:rsidR="00DA1D1E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6338E5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5-8</w:t>
      </w:r>
      <w:r w:rsidR="00DA1D1E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3A0B88" w:rsidRPr="00696E9A">
        <w:rPr>
          <w:rFonts w:asciiTheme="minorHAnsi" w:hAnsiTheme="minorHAnsi" w:cstheme="minorHAnsi"/>
          <w:sz w:val="24"/>
          <w:szCs w:val="24"/>
        </w:rPr>
        <w:t>.</w:t>
      </w:r>
      <w:r w:rsidR="00E2548E" w:rsidRPr="00696E9A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76B5C322" w14:textId="77777777" w:rsidR="006E2B10" w:rsidRDefault="006E2B10" w:rsidP="00DB2A96">
      <w:pPr>
        <w:rPr>
          <w:rFonts w:asciiTheme="minorHAnsi" w:hAnsiTheme="minorHAnsi" w:cstheme="minorHAnsi"/>
          <w:sz w:val="24"/>
          <w:szCs w:val="24"/>
        </w:rPr>
      </w:pPr>
    </w:p>
    <w:p w14:paraId="29385D91" w14:textId="56751C05" w:rsidR="009D4894" w:rsidRPr="00696E9A" w:rsidRDefault="003A0B88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Later in development (postnatal week one), </w:t>
      </w:r>
      <w:r w:rsidR="00D756FE" w:rsidRPr="00696E9A">
        <w:rPr>
          <w:rFonts w:asciiTheme="minorHAnsi" w:hAnsiTheme="minorHAnsi" w:cstheme="minorHAnsi"/>
          <w:sz w:val="24"/>
          <w:szCs w:val="24"/>
        </w:rPr>
        <w:t>a second stem cell niche in the</w:t>
      </w:r>
      <w:r w:rsidR="003E5FC8" w:rsidRPr="00696E9A">
        <w:rPr>
          <w:rFonts w:asciiTheme="minorHAnsi" w:hAnsiTheme="minorHAnsi" w:cstheme="minorHAnsi"/>
          <w:sz w:val="24"/>
          <w:szCs w:val="24"/>
        </w:rPr>
        <w:t xml:space="preserve"> rhombic lip generates MATH1</w:t>
      </w:r>
      <w:r w:rsidR="006E2B10">
        <w:rPr>
          <w:rFonts w:asciiTheme="minorHAnsi" w:hAnsiTheme="minorHAnsi" w:cstheme="minorHAnsi"/>
          <w:sz w:val="24"/>
          <w:szCs w:val="24"/>
        </w:rPr>
        <w:t>-</w:t>
      </w:r>
      <w:r w:rsidR="003E5FC8" w:rsidRPr="00696E9A">
        <w:rPr>
          <w:rFonts w:asciiTheme="minorHAnsi" w:hAnsiTheme="minorHAnsi" w:cstheme="minorHAnsi"/>
          <w:sz w:val="24"/>
          <w:szCs w:val="24"/>
        </w:rPr>
        <w:t xml:space="preserve"> and Nestin</w:t>
      </w:r>
      <w:r w:rsidR="006E2B10">
        <w:rPr>
          <w:rFonts w:asciiTheme="minorHAnsi" w:hAnsiTheme="minorHAnsi" w:cstheme="minorHAnsi"/>
          <w:sz w:val="24"/>
          <w:szCs w:val="24"/>
        </w:rPr>
        <w:t>-</w:t>
      </w:r>
      <w:r w:rsidR="003E5FC8" w:rsidRPr="00696E9A">
        <w:rPr>
          <w:rFonts w:asciiTheme="minorHAnsi" w:hAnsiTheme="minorHAnsi" w:cstheme="minorHAnsi"/>
          <w:sz w:val="24"/>
          <w:szCs w:val="24"/>
        </w:rPr>
        <w:t>expressing progenitors that give rise to excitatory granule neuron</w:t>
      </w:r>
      <w:r w:rsidRPr="00696E9A">
        <w:rPr>
          <w:rFonts w:asciiTheme="minorHAnsi" w:hAnsiTheme="minorHAnsi" w:cstheme="minorHAnsi"/>
          <w:sz w:val="24"/>
          <w:szCs w:val="24"/>
        </w:rPr>
        <w:t>s</w:t>
      </w:r>
      <w:r w:rsidR="00E73617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CZW4tQXJpZTwvQXV0aG9yPjxZZWFyPjE5OTc8L1llYXI+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</w:fldData>
        </w:fldChar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6338E5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CZW4tQXJpZTwvQXV0aG9yPjxZZWFyPjE5OTc8L1llYXI+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</w:fldData>
        </w:fldChar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6338E5" w:rsidRPr="00696E9A">
        <w:rPr>
          <w:rFonts w:asciiTheme="minorHAnsi" w:hAnsiTheme="minorHAnsi" w:cstheme="minorHAnsi"/>
          <w:sz w:val="24"/>
          <w:szCs w:val="24"/>
        </w:rPr>
      </w:r>
      <w:r w:rsidR="006338E5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E73617" w:rsidRPr="00696E9A">
        <w:rPr>
          <w:rFonts w:asciiTheme="minorHAnsi" w:hAnsiTheme="minorHAnsi" w:cstheme="minorHAnsi"/>
          <w:sz w:val="24"/>
          <w:szCs w:val="24"/>
        </w:rPr>
      </w:r>
      <w:r w:rsidR="00E73617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6338E5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9</w:t>
      </w:r>
      <w:r w:rsidR="00A70DB1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-</w:t>
      </w:r>
      <w:r w:rsidR="006338E5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12</w:t>
      </w:r>
      <w:r w:rsidR="00E73617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Pr="00696E9A">
        <w:rPr>
          <w:rFonts w:asciiTheme="minorHAnsi" w:hAnsiTheme="minorHAnsi" w:cstheme="minorHAnsi"/>
          <w:sz w:val="24"/>
          <w:szCs w:val="24"/>
        </w:rPr>
        <w:t xml:space="preserve">. </w:t>
      </w:r>
      <w:r w:rsidR="00D756FE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>Recently a third stem cell niche has been described</w:t>
      </w:r>
      <w:r w:rsidR="00EB1C86" w:rsidRPr="00696E9A">
        <w:rPr>
          <w:rFonts w:asciiTheme="minorHAnsi" w:hAnsiTheme="minorHAnsi" w:cstheme="minorHAnsi"/>
          <w:sz w:val="24"/>
          <w:szCs w:val="24"/>
        </w:rPr>
        <w:fldChar w:fldCharType="begin"/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ee&lt;/Author&gt;&lt;Year&gt;2005&lt;/Year&gt;&lt;RecNum&gt;193&lt;/RecNum&gt;&lt;DisplayText&gt;&lt;style face="superscript"&gt;13&lt;/style&gt;&lt;/DisplayText&gt;&lt;record&gt;&lt;rec-number&gt;193&lt;/rec-number&gt;&lt;foreign-keys&gt;&lt;key app="EN" db-id="rz59dz9ps0z9w8etdtjxetd1zz0p5wwtzxp9" timestamp="1407947086"&gt;193&lt;/key&gt;&lt;/foreign-keys&gt;&lt;ref-type name="Journal Article"&gt;17&lt;/ref-type&gt;&lt;contributors&gt;&lt;authors&gt;&lt;author&gt;Lee, Audra&lt;/author&gt;&lt;author&gt;Kessler, Jessica D.&lt;/author&gt;&lt;author&gt;Read, Tracy-Ann&lt;/author&gt;&lt;author&gt;Kaiser, Constanze&lt;/author&gt;&lt;author&gt;Corbeil, Denis&lt;/author&gt;&lt;author&gt;Huttner, Wieland B.&lt;/author&gt;&lt;author&gt;Johnson, Jane E.&lt;/author&gt;&lt;author&gt;Wechsler-Reya, Robert J.&lt;/author&gt;&lt;/authors&gt;&lt;/contributors&gt;&lt;titles&gt;&lt;title&gt;Isolation of neural stem cells from the postnatal cerebellum&lt;/title&gt;&lt;secondary-title&gt;Nat Neurosci&lt;/secondary-title&gt;&lt;/titles&gt;&lt;periodical&gt;&lt;full-title&gt;Nat Neurosci&lt;/full-title&gt;&lt;/periodical&gt;&lt;pages&gt;723-729&lt;/pages&gt;&lt;volume&gt;8&lt;/volume&gt;&lt;number&gt;6&lt;/number&gt;&lt;dates&gt;&lt;year&gt;2005&lt;/year&gt;&lt;/dates&gt;&lt;publisher&gt;Nature Publishing Group&lt;/publisher&gt;&lt;isbn&gt;1097-6256&lt;/isbn&gt;&lt;urls&gt;&lt;related-urls&gt;&lt;url&gt;http://dx.doi.org/10.1038/nn1473&lt;/url&gt;&lt;url&gt;http://www.nature.com/neuro/journal/v8/n6/suppinfo/nn1473_S1.html&lt;/url&gt;&lt;/related-urls&gt;&lt;/urls&gt;&lt;/record&gt;&lt;/Cite&gt;&lt;/EndNote&gt;</w:instrText>
      </w:r>
      <w:r w:rsidR="00EB1C86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6338E5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13</w:t>
      </w:r>
      <w:r w:rsidR="00EB1C86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EB1C86" w:rsidRPr="00696E9A">
        <w:rPr>
          <w:rFonts w:asciiTheme="minorHAnsi" w:hAnsiTheme="minorHAnsi" w:cstheme="minorHAnsi"/>
          <w:sz w:val="24"/>
          <w:szCs w:val="24"/>
        </w:rPr>
        <w:t>.</w:t>
      </w:r>
      <w:r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F41EB4" w:rsidRPr="00696E9A">
        <w:rPr>
          <w:rFonts w:asciiTheme="minorHAnsi" w:hAnsiTheme="minorHAnsi" w:cstheme="minorHAnsi"/>
          <w:sz w:val="24"/>
          <w:szCs w:val="24"/>
        </w:rPr>
        <w:t>These cells express</w:t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prominin-1 (also known as CD133), a membrane-spanning glycoprotein that defines a subset of stem cells in the </w:t>
      </w:r>
      <w:r w:rsidR="00B47BB3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intestine</w:t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nd hematopoietic systems</w:t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begin">
          <w:fldData xml:space="preserve">PEVuZE5vdGU+PENpdGU+PEF1dGhvcj5Ub3JlbjwvQXV0aG9yPjxZZWFyPjIwMDU8L1llYXI+PFJl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NjAzLTc8L3BhZ2VzPjx2b2x1bWU+NDU3PC92b2x1bWU+PG51bWJlcj43MjI5PC9u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==
</w:fldData>
        </w:fldChar>
      </w:r>
      <w:r w:rsidR="006338E5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instrText xml:space="preserve"> ADDIN EN.CITE </w:instrText>
      </w:r>
      <w:r w:rsidR="006338E5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begin">
          <w:fldData xml:space="preserve">PEVuZE5vdGU+PENpdGU+PEF1dGhvcj5Ub3JlbjwvQXV0aG9yPjxZZWFyPjIwMDU8L1llYXI+PFJl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NjAzLTc8L3BhZ2VzPjx2b2x1bWU+NDU3PC92b2x1bWU+PG51bWJlcj43MjI5PC9u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==
</w:fldData>
        </w:fldChar>
      </w:r>
      <w:r w:rsidR="006338E5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instrText xml:space="preserve"> ADDIN EN.CITE.DATA </w:instrText>
      </w:r>
      <w:r w:rsidR="006338E5" w:rsidRPr="00696E9A">
        <w:rPr>
          <w:rFonts w:asciiTheme="minorHAnsi" w:hAnsiTheme="minorHAnsi" w:cstheme="minorHAnsi"/>
          <w:color w:val="000000" w:themeColor="text1"/>
          <w:sz w:val="24"/>
          <w:szCs w:val="24"/>
        </w:rPr>
      </w:r>
      <w:r w:rsidR="006338E5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end"/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separate"/>
      </w:r>
      <w:r w:rsidR="006338E5" w:rsidRPr="00696E9A">
        <w:rPr>
          <w:rFonts w:asciiTheme="minorHAnsi" w:hAnsiTheme="minorHAnsi" w:cstheme="minorHAnsi"/>
          <w:noProof/>
          <w:color w:val="000000" w:themeColor="text1"/>
          <w:sz w:val="24"/>
          <w:szCs w:val="24"/>
          <w:vertAlign w:val="superscript"/>
        </w:rPr>
        <w:t>14-16</w:t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end"/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.</w:t>
      </w:r>
      <w:r w:rsidR="00C840CB" w:rsidRPr="00696E9A">
        <w:rPr>
          <w:rFonts w:asciiTheme="minorHAnsi" w:hAnsiTheme="minorHAnsi" w:cstheme="minorHAnsi"/>
          <w:sz w:val="24"/>
          <w:szCs w:val="24"/>
        </w:rPr>
        <w:t xml:space="preserve"> In vivo fate mapping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 shows that these stem cells generate </w:t>
      </w:r>
      <w:r w:rsidR="00C840CB" w:rsidRPr="00696E9A">
        <w:rPr>
          <w:rFonts w:asciiTheme="minorHAnsi" w:hAnsiTheme="minorHAnsi" w:cstheme="minorHAnsi"/>
          <w:sz w:val="24"/>
          <w:szCs w:val="24"/>
        </w:rPr>
        <w:t>key molecular layer interneurons</w:t>
      </w:r>
      <w:r w:rsidR="006E2B10">
        <w:rPr>
          <w:rFonts w:asciiTheme="minorHAnsi" w:hAnsiTheme="minorHAnsi" w:cstheme="minorHAnsi"/>
          <w:sz w:val="24"/>
          <w:szCs w:val="24"/>
        </w:rPr>
        <w:t xml:space="preserve"> (i.e., </w:t>
      </w:r>
      <w:r w:rsidR="00C840CB" w:rsidRPr="00696E9A">
        <w:rPr>
          <w:rFonts w:asciiTheme="minorHAnsi" w:hAnsiTheme="minorHAnsi" w:cstheme="minorHAnsi"/>
          <w:sz w:val="24"/>
          <w:szCs w:val="24"/>
        </w:rPr>
        <w:t>basket cells and stellate cells</w:t>
      </w:r>
      <w:r w:rsidR="006E2B10">
        <w:rPr>
          <w:rFonts w:asciiTheme="minorHAnsi" w:hAnsiTheme="minorHAnsi" w:cstheme="minorHAnsi"/>
          <w:sz w:val="24"/>
          <w:szCs w:val="24"/>
        </w:rPr>
        <w:t>),</w:t>
      </w:r>
      <w:r w:rsidR="00C840CB" w:rsidRPr="00696E9A">
        <w:rPr>
          <w:rFonts w:asciiTheme="minorHAnsi" w:hAnsiTheme="minorHAnsi" w:cstheme="minorHAnsi"/>
          <w:sz w:val="24"/>
          <w:szCs w:val="24"/>
        </w:rPr>
        <w:t xml:space="preserve"> along with astrocytes</w:t>
      </w:r>
      <w:r w:rsidR="006E2B10">
        <w:rPr>
          <w:rFonts w:asciiTheme="minorHAnsi" w:hAnsiTheme="minorHAnsi" w:cstheme="minorHAnsi"/>
          <w:sz w:val="24"/>
          <w:szCs w:val="24"/>
        </w:rPr>
        <w:t>,</w:t>
      </w:r>
      <w:r w:rsidR="00C840CB" w:rsidRPr="00696E9A">
        <w:rPr>
          <w:rFonts w:asciiTheme="minorHAnsi" w:hAnsiTheme="minorHAnsi" w:cstheme="minorHAnsi"/>
          <w:sz w:val="24"/>
          <w:szCs w:val="24"/>
        </w:rPr>
        <w:t xml:space="preserve"> during </w:t>
      </w:r>
      <w:r w:rsidR="006072D9" w:rsidRPr="00696E9A">
        <w:rPr>
          <w:rFonts w:asciiTheme="minorHAnsi" w:hAnsiTheme="minorHAnsi" w:cstheme="minorHAnsi"/>
          <w:sz w:val="24"/>
          <w:szCs w:val="24"/>
        </w:rPr>
        <w:t xml:space="preserve">the </w:t>
      </w:r>
      <w:r w:rsidR="00C840CB" w:rsidRPr="00696E9A">
        <w:rPr>
          <w:rFonts w:asciiTheme="minorHAnsi" w:hAnsiTheme="minorHAnsi" w:cstheme="minorHAnsi"/>
          <w:sz w:val="24"/>
          <w:szCs w:val="24"/>
        </w:rPr>
        <w:t xml:space="preserve">first three postnatal weeks. </w:t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In the past, it has been difficult to study</w:t>
      </w:r>
      <w:r w:rsidR="006072D9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these cells in vitro </w:t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becau</w:t>
      </w:r>
      <w:r w:rsidR="00290B5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se prior method</w:t>
      </w:r>
      <w:r w:rsidR="006E2B10">
        <w:rPr>
          <w:rFonts w:asciiTheme="minorHAnsi" w:hAnsiTheme="minorHAnsi" w:cstheme="minorHAnsi"/>
          <w:color w:val="000000" w:themeColor="text1"/>
          <w:sz w:val="24"/>
          <w:szCs w:val="24"/>
        </w:rPr>
        <w:t>s have</w:t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290B5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require</w:t>
      </w:r>
      <w:r w:rsidR="006E2B10">
        <w:rPr>
          <w:rFonts w:asciiTheme="minorHAnsi" w:hAnsiTheme="minorHAnsi" w:cstheme="minorHAnsi"/>
          <w:color w:val="000000" w:themeColor="text1"/>
          <w:sz w:val="24"/>
          <w:szCs w:val="24"/>
        </w:rPr>
        <w:t>d</w:t>
      </w:r>
      <w:r w:rsidR="00F41EB4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costly and time-consuming </w:t>
      </w:r>
      <w:r w:rsidR="006072D9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techniques</w:t>
      </w:r>
      <w:r w:rsidR="006E2B10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(i.e., </w:t>
      </w:r>
      <w:r w:rsidR="003C264A" w:rsidRPr="00696E9A">
        <w:rPr>
          <w:rFonts w:asciiTheme="minorHAnsi" w:hAnsiTheme="minorHAnsi" w:cstheme="minorHAnsi"/>
          <w:sz w:val="24"/>
          <w:szCs w:val="24"/>
        </w:rPr>
        <w:t>fluorescence-acti</w:t>
      </w:r>
      <w:r w:rsidR="00F41EB4" w:rsidRPr="00696E9A">
        <w:rPr>
          <w:rFonts w:asciiTheme="minorHAnsi" w:hAnsiTheme="minorHAnsi" w:cstheme="minorHAnsi"/>
          <w:sz w:val="24"/>
          <w:szCs w:val="24"/>
        </w:rPr>
        <w:t xml:space="preserve">vated cell sorting </w:t>
      </w:r>
      <w:r w:rsidR="006E2B10">
        <w:rPr>
          <w:rFonts w:asciiTheme="minorHAnsi" w:hAnsiTheme="minorHAnsi" w:cstheme="minorHAnsi"/>
          <w:sz w:val="24"/>
          <w:szCs w:val="24"/>
        </w:rPr>
        <w:t>[</w:t>
      </w:r>
      <w:r w:rsidR="00F41EB4" w:rsidRPr="00696E9A">
        <w:rPr>
          <w:rFonts w:asciiTheme="minorHAnsi" w:hAnsiTheme="minorHAnsi" w:cstheme="minorHAnsi"/>
          <w:sz w:val="24"/>
          <w:szCs w:val="24"/>
        </w:rPr>
        <w:t>FACS</w:t>
      </w:r>
      <w:r w:rsidR="006E2B10">
        <w:rPr>
          <w:rFonts w:asciiTheme="minorHAnsi" w:hAnsiTheme="minorHAnsi" w:cstheme="minorHAnsi"/>
          <w:sz w:val="24"/>
          <w:szCs w:val="24"/>
        </w:rPr>
        <w:t>]</w:t>
      </w:r>
      <w:r w:rsidR="00F41EB4" w:rsidRPr="00696E9A">
        <w:rPr>
          <w:rFonts w:asciiTheme="minorHAnsi" w:hAnsiTheme="minorHAnsi" w:cstheme="minorHAnsi"/>
          <w:sz w:val="24"/>
          <w:szCs w:val="24"/>
        </w:rPr>
        <w:t xml:space="preserve">) </w:t>
      </w:r>
      <w:r w:rsidR="006E2B10">
        <w:rPr>
          <w:rFonts w:asciiTheme="minorHAnsi" w:hAnsiTheme="minorHAnsi" w:cstheme="minorHAnsi"/>
          <w:sz w:val="24"/>
          <w:szCs w:val="24"/>
        </w:rPr>
        <w:t xml:space="preserve">that are </w:t>
      </w:r>
      <w:r w:rsidR="001B07E7" w:rsidRPr="00696E9A">
        <w:rPr>
          <w:rFonts w:asciiTheme="minorHAnsi" w:hAnsiTheme="minorHAnsi" w:cstheme="minorHAnsi"/>
          <w:sz w:val="24"/>
          <w:szCs w:val="24"/>
        </w:rPr>
        <w:t xml:space="preserve">dependent on </w:t>
      </w:r>
      <w:r w:rsidR="006E2B10">
        <w:rPr>
          <w:rFonts w:asciiTheme="minorHAnsi" w:hAnsiTheme="minorHAnsi" w:cstheme="minorHAnsi"/>
          <w:sz w:val="24"/>
          <w:szCs w:val="24"/>
        </w:rPr>
        <w:t>p</w:t>
      </w:r>
      <w:r w:rsidR="00290B54" w:rsidRPr="00696E9A">
        <w:rPr>
          <w:rFonts w:asciiTheme="minorHAnsi" w:hAnsiTheme="minorHAnsi" w:cstheme="minorHAnsi"/>
          <w:sz w:val="24"/>
          <w:szCs w:val="24"/>
        </w:rPr>
        <w:t>rominin-1</w:t>
      </w:r>
      <w:r w:rsidR="00F41EB4" w:rsidRPr="00696E9A">
        <w:rPr>
          <w:rFonts w:asciiTheme="minorHAnsi" w:hAnsiTheme="minorHAnsi" w:cstheme="minorHAnsi"/>
          <w:sz w:val="24"/>
          <w:szCs w:val="24"/>
        </w:rPr>
        <w:t xml:space="preserve"> staining</w:t>
      </w:r>
      <w:r w:rsidR="00F34796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aTwvQXV0aG9yPjxZZWFyPjIwMTM8L1llYXI+PFJlY051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</w:fldData>
        </w:fldChar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6338E5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aTwvQXV0aG9yPjxZZWFyPjIwMTM8L1llYXI+PFJlY051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</w:fldData>
        </w:fldChar>
      </w:r>
      <w:r w:rsidR="006338E5" w:rsidRPr="00696E9A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6338E5" w:rsidRPr="00696E9A">
        <w:rPr>
          <w:rFonts w:asciiTheme="minorHAnsi" w:hAnsiTheme="minorHAnsi" w:cstheme="minorHAnsi"/>
          <w:sz w:val="24"/>
          <w:szCs w:val="24"/>
        </w:rPr>
      </w:r>
      <w:r w:rsidR="006338E5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F34796" w:rsidRPr="00696E9A">
        <w:rPr>
          <w:rFonts w:asciiTheme="minorHAnsi" w:hAnsiTheme="minorHAnsi" w:cstheme="minorHAnsi"/>
          <w:sz w:val="24"/>
          <w:szCs w:val="24"/>
        </w:rPr>
      </w:r>
      <w:r w:rsidR="00F34796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6338E5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12,13,17</w:t>
      </w:r>
      <w:r w:rsidR="00F34796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F41EB4" w:rsidRPr="00696E9A">
        <w:rPr>
          <w:rFonts w:asciiTheme="minorHAnsi" w:hAnsiTheme="minorHAnsi" w:cstheme="minorHAnsi"/>
          <w:sz w:val="24"/>
          <w:szCs w:val="24"/>
        </w:rPr>
        <w:t>.</w:t>
      </w:r>
      <w:r w:rsidR="00B47BB3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6E2B10">
        <w:rPr>
          <w:rFonts w:asciiTheme="minorHAnsi" w:hAnsiTheme="minorHAnsi" w:cstheme="minorHAnsi"/>
          <w:sz w:val="24"/>
          <w:szCs w:val="24"/>
        </w:rPr>
        <w:t xml:space="preserve"> T</w:t>
      </w:r>
      <w:r w:rsidR="00BD1928" w:rsidRPr="00696E9A">
        <w:rPr>
          <w:rFonts w:asciiTheme="minorHAnsi" w:hAnsiTheme="minorHAnsi" w:cstheme="minorHAnsi"/>
          <w:sz w:val="24"/>
          <w:szCs w:val="24"/>
        </w:rPr>
        <w:t>his protocol</w:t>
      </w:r>
      <w:r w:rsidR="006E2B10">
        <w:rPr>
          <w:rFonts w:asciiTheme="minorHAnsi" w:hAnsiTheme="minorHAnsi" w:cstheme="minorHAnsi"/>
          <w:sz w:val="24"/>
          <w:szCs w:val="24"/>
        </w:rPr>
        <w:t xml:space="preserve"> describes</w:t>
      </w:r>
      <w:r w:rsidR="00BD1928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1B07E7" w:rsidRPr="00696E9A">
        <w:rPr>
          <w:rFonts w:asciiTheme="minorHAnsi" w:hAnsiTheme="minorHAnsi" w:cstheme="minorHAnsi"/>
          <w:sz w:val="24"/>
          <w:szCs w:val="24"/>
        </w:rPr>
        <w:t xml:space="preserve">an </w:t>
      </w:r>
      <w:r w:rsidR="00F41EB4" w:rsidRPr="00696E9A">
        <w:rPr>
          <w:rFonts w:asciiTheme="minorHAnsi" w:hAnsiTheme="minorHAnsi" w:cstheme="minorHAnsi"/>
          <w:sz w:val="24"/>
          <w:szCs w:val="24"/>
        </w:rPr>
        <w:t>i</w:t>
      </w:r>
      <w:r w:rsidRPr="00696E9A">
        <w:rPr>
          <w:rFonts w:asciiTheme="minorHAnsi" w:hAnsiTheme="minorHAnsi" w:cstheme="minorHAnsi"/>
          <w:sz w:val="24"/>
          <w:szCs w:val="24"/>
        </w:rPr>
        <w:t>mmu</w:t>
      </w:r>
      <w:r w:rsidR="00BD1928" w:rsidRPr="00696E9A">
        <w:rPr>
          <w:rFonts w:asciiTheme="minorHAnsi" w:hAnsiTheme="minorHAnsi" w:cstheme="minorHAnsi"/>
          <w:sz w:val="24"/>
          <w:szCs w:val="24"/>
        </w:rPr>
        <w:t>nomagnetic</w:t>
      </w:r>
      <w:r w:rsidR="006E2B10">
        <w:rPr>
          <w:rFonts w:asciiTheme="minorHAnsi" w:hAnsiTheme="minorHAnsi" w:cstheme="minorHAnsi"/>
          <w:sz w:val="24"/>
          <w:szCs w:val="24"/>
        </w:rPr>
        <w:t>-</w:t>
      </w:r>
      <w:r w:rsidR="00BD1928" w:rsidRPr="00696E9A">
        <w:rPr>
          <w:rFonts w:asciiTheme="minorHAnsi" w:hAnsiTheme="minorHAnsi" w:cstheme="minorHAnsi"/>
          <w:sz w:val="24"/>
          <w:szCs w:val="24"/>
        </w:rPr>
        <w:t>based</w:t>
      </w:r>
      <w:r w:rsidR="00116C39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1B07E7" w:rsidRPr="00696E9A">
        <w:rPr>
          <w:rFonts w:asciiTheme="minorHAnsi" w:hAnsiTheme="minorHAnsi" w:cstheme="minorHAnsi"/>
          <w:sz w:val="24"/>
          <w:szCs w:val="24"/>
        </w:rPr>
        <w:t>method</w:t>
      </w:r>
      <w:r w:rsidR="00057520" w:rsidRPr="00696E9A">
        <w:rPr>
          <w:rFonts w:asciiTheme="minorHAnsi" w:hAnsiTheme="minorHAnsi" w:cstheme="minorHAnsi"/>
          <w:sz w:val="24"/>
          <w:szCs w:val="24"/>
        </w:rPr>
        <w:t xml:space="preserve"> for</w:t>
      </w:r>
      <w:r w:rsidR="006E2B10">
        <w:rPr>
          <w:rFonts w:asciiTheme="minorHAnsi" w:hAnsiTheme="minorHAnsi" w:cstheme="minorHAnsi"/>
          <w:sz w:val="24"/>
          <w:szCs w:val="24"/>
        </w:rPr>
        <w:t xml:space="preserve"> the</w:t>
      </w:r>
      <w:r w:rsidR="00057520" w:rsidRPr="00696E9A">
        <w:rPr>
          <w:rFonts w:asciiTheme="minorHAnsi" w:hAnsiTheme="minorHAnsi" w:cstheme="minorHAnsi"/>
          <w:sz w:val="24"/>
          <w:szCs w:val="24"/>
        </w:rPr>
        <w:t xml:space="preserve"> isolation of these stem cells that can then be readily culture and differentiated.</w:t>
      </w:r>
      <w:r w:rsidR="006108C7" w:rsidRPr="00696E9A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DEF5B59" w14:textId="77777777" w:rsidR="00727B96" w:rsidRPr="00696E9A" w:rsidRDefault="00727B96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3681A958" w14:textId="594664F5" w:rsidR="00EB62D4" w:rsidRDefault="006A2813" w:rsidP="00DB2A96">
      <w:p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>PROTOCOL</w:t>
      </w:r>
      <w:r w:rsidR="00F45DF5">
        <w:rPr>
          <w:rFonts w:asciiTheme="minorHAnsi" w:hAnsiTheme="minorHAnsi" w:cstheme="minorHAnsi"/>
          <w:b/>
          <w:sz w:val="24"/>
          <w:szCs w:val="24"/>
        </w:rPr>
        <w:t>:</w:t>
      </w:r>
    </w:p>
    <w:p w14:paraId="7C9BE896" w14:textId="77777777" w:rsidR="00F45DF5" w:rsidRPr="00696E9A" w:rsidRDefault="00F45DF5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4DD68A35" w14:textId="65C0DD1B" w:rsidR="00395F0B" w:rsidRPr="00696E9A" w:rsidRDefault="000F5FFE" w:rsidP="00DB2A96">
      <w:p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All animal experiments were performed in compliance with the NIH</w:t>
      </w:r>
      <w:r w:rsidR="006E2B10">
        <w:rPr>
          <w:rFonts w:asciiTheme="minorHAnsi" w:hAnsiTheme="minorHAnsi" w:cstheme="minorHAnsi"/>
          <w:sz w:val="24"/>
          <w:szCs w:val="24"/>
        </w:rPr>
        <w:t>’s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Pr="00CE0956">
        <w:rPr>
          <w:rFonts w:asciiTheme="minorHAnsi" w:hAnsiTheme="minorHAnsi" w:cstheme="minorHAnsi"/>
          <w:iCs/>
          <w:sz w:val="24"/>
          <w:szCs w:val="24"/>
        </w:rPr>
        <w:t>Guide for the Care and Use of Laboratory Animals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>(2011) and were viewed and approved by the Northwestern University IACUC (Protocol IS000</w:t>
      </w:r>
      <w:r w:rsidR="004C1D11" w:rsidRPr="00696E9A">
        <w:rPr>
          <w:rFonts w:asciiTheme="minorHAnsi" w:hAnsiTheme="minorHAnsi" w:cstheme="minorHAnsi"/>
          <w:sz w:val="24"/>
          <w:szCs w:val="24"/>
        </w:rPr>
        <w:t>11368).</w:t>
      </w:r>
    </w:p>
    <w:p w14:paraId="3B6C0FB7" w14:textId="77777777" w:rsidR="00072D85" w:rsidRPr="00696E9A" w:rsidRDefault="00072D85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1FBC6AAD" w14:textId="3433B6C5" w:rsidR="00972667" w:rsidRPr="00696E9A" w:rsidRDefault="00F87164" w:rsidP="00DB2A96">
      <w:p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 xml:space="preserve">1. </w:t>
      </w:r>
      <w:r w:rsidR="006A2813" w:rsidRPr="00696E9A">
        <w:rPr>
          <w:rFonts w:asciiTheme="minorHAnsi" w:hAnsiTheme="minorHAnsi" w:cstheme="minorHAnsi"/>
          <w:b/>
          <w:sz w:val="24"/>
          <w:szCs w:val="24"/>
        </w:rPr>
        <w:t>P</w:t>
      </w:r>
      <w:r w:rsidR="00573579" w:rsidRPr="00696E9A">
        <w:rPr>
          <w:rFonts w:asciiTheme="minorHAnsi" w:hAnsiTheme="minorHAnsi" w:cstheme="minorHAnsi"/>
          <w:b/>
          <w:sz w:val="24"/>
          <w:szCs w:val="24"/>
        </w:rPr>
        <w:t>reparation</w:t>
      </w:r>
      <w:r w:rsidR="00EA5E8D" w:rsidRPr="00696E9A">
        <w:rPr>
          <w:rFonts w:asciiTheme="minorHAnsi" w:hAnsiTheme="minorHAnsi" w:cstheme="minorHAnsi"/>
          <w:b/>
          <w:sz w:val="24"/>
          <w:szCs w:val="24"/>
        </w:rPr>
        <w:t xml:space="preserve"> of solutions</w:t>
      </w:r>
    </w:p>
    <w:p w14:paraId="2A34E4AA" w14:textId="77777777" w:rsidR="00573579" w:rsidRPr="00696E9A" w:rsidRDefault="00573579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3CA38E59" w14:textId="6061E8CE" w:rsidR="006A2813" w:rsidRPr="00696E9A" w:rsidRDefault="006A2813" w:rsidP="00DB2A96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Prepare t</w:t>
      </w:r>
      <w:r w:rsidR="001B6891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issue </w:t>
      </w:r>
      <w:r w:rsidR="00CE7541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dissociation solution</w:t>
      </w:r>
      <w:r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by</w:t>
      </w:r>
      <w:r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dding 100 U/mL </w:t>
      </w:r>
      <w:r w:rsidR="00E71E15">
        <w:rPr>
          <w:rFonts w:asciiTheme="minorHAnsi" w:hAnsiTheme="minorHAnsi" w:cstheme="minorHAnsi"/>
          <w:color w:val="000000" w:themeColor="text1"/>
          <w:sz w:val="24"/>
          <w:szCs w:val="24"/>
        </w:rPr>
        <w:t>p</w:t>
      </w:r>
      <w:r w:rsidR="0046334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apain</w:t>
      </w:r>
      <w:r w:rsidR="001B689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0.2 mg/mL </w:t>
      </w:r>
      <w:r w:rsidR="0046334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cysteine</w:t>
      </w:r>
      <w:r w:rsidR="00E71E15">
        <w:rPr>
          <w:rFonts w:asciiTheme="minorHAnsi" w:hAnsiTheme="minorHAnsi" w:cstheme="minorHAnsi"/>
          <w:color w:val="000000" w:themeColor="text1"/>
          <w:sz w:val="24"/>
          <w:szCs w:val="24"/>
        </w:rPr>
        <w:t>,</w:t>
      </w:r>
      <w:r w:rsidR="0046334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nd</w:t>
      </w:r>
      <w:r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250 U/mL</w:t>
      </w:r>
      <w:r w:rsidR="00463347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DNase</w:t>
      </w:r>
      <w:r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1B689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in </w:t>
      </w:r>
      <w:r w:rsidR="00EA5E8D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25 m</w:t>
      </w:r>
      <w:r w:rsidR="000B3E6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L</w:t>
      </w:r>
      <w:r w:rsidR="00EA5E8D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of </w:t>
      </w:r>
      <w:r w:rsidR="001B689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sterile </w:t>
      </w:r>
      <w:r w:rsidR="007D2048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phenol red-containing Dul</w:t>
      </w:r>
      <w:r w:rsidR="001B689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becco’s </w:t>
      </w:r>
      <w:r w:rsidR="00E71E15">
        <w:rPr>
          <w:rFonts w:asciiTheme="minorHAnsi" w:hAnsiTheme="minorHAnsi" w:cstheme="minorHAnsi"/>
          <w:color w:val="000000" w:themeColor="text1"/>
          <w:sz w:val="24"/>
          <w:szCs w:val="24"/>
        </w:rPr>
        <w:t>p</w:t>
      </w:r>
      <w:r w:rsidR="001B689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hosphate</w:t>
      </w:r>
      <w:r w:rsidR="00E71E15">
        <w:rPr>
          <w:rFonts w:asciiTheme="minorHAnsi" w:hAnsiTheme="minorHAnsi" w:cstheme="minorHAnsi"/>
          <w:color w:val="000000" w:themeColor="text1"/>
          <w:sz w:val="24"/>
          <w:szCs w:val="24"/>
        </w:rPr>
        <w:t>-b</w:t>
      </w:r>
      <w:r w:rsidR="001B689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uffer</w:t>
      </w:r>
      <w:r w:rsidR="00E71E15">
        <w:rPr>
          <w:rFonts w:asciiTheme="minorHAnsi" w:hAnsiTheme="minorHAnsi" w:cstheme="minorHAnsi"/>
          <w:color w:val="000000" w:themeColor="text1"/>
          <w:sz w:val="24"/>
          <w:szCs w:val="24"/>
        </w:rPr>
        <w:t>ed</w:t>
      </w:r>
      <w:r w:rsidR="001B689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E71E15">
        <w:rPr>
          <w:rFonts w:asciiTheme="minorHAnsi" w:hAnsiTheme="minorHAnsi" w:cstheme="minorHAnsi"/>
          <w:color w:val="000000" w:themeColor="text1"/>
          <w:sz w:val="24"/>
          <w:szCs w:val="24"/>
        </w:rPr>
        <w:t>s</w:t>
      </w:r>
      <w:r w:rsidR="001B689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aline</w:t>
      </w:r>
      <w:r w:rsidR="00E71E15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(DPBS)</w:t>
      </w:r>
      <w:r w:rsidR="000B3E61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.</w:t>
      </w:r>
    </w:p>
    <w:p w14:paraId="036A0DB9" w14:textId="77777777" w:rsidR="006A2813" w:rsidRPr="00696E9A" w:rsidRDefault="006A2813" w:rsidP="00DB2A96">
      <w:pPr>
        <w:pStyle w:val="ListParagraph"/>
        <w:ind w:left="0"/>
        <w:rPr>
          <w:rFonts w:asciiTheme="minorHAnsi" w:hAnsiTheme="minorHAnsi" w:cstheme="minorHAnsi"/>
          <w:color w:val="000000" w:themeColor="text1"/>
          <w:sz w:val="24"/>
          <w:szCs w:val="24"/>
        </w:rPr>
      </w:pPr>
    </w:p>
    <w:p w14:paraId="0ABDD859" w14:textId="1D5BA3B9" w:rsidR="006A2813" w:rsidRPr="00696E9A" w:rsidRDefault="000B3E61" w:rsidP="00DB2A96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To p</w:t>
      </w:r>
      <w:r w:rsidR="00632E84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repare</w:t>
      </w:r>
      <w:r w:rsidR="006A2813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</w:t>
      </w:r>
      <w:r w:rsidR="008B3184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DNase solution</w:t>
      </w:r>
      <w:r w:rsidR="006A2813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, 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100</w:t>
      </w:r>
      <w:r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mg</w:t>
      </w:r>
      <w:r w:rsidR="00E0004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of the lyophilized powder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of DNase I</w:t>
      </w:r>
      <w:r w:rsidR="00E0004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(one bottle)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in 50 mL of H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bdr w:val="none" w:sz="0" w:space="0" w:color="auto" w:frame="1"/>
          <w:shd w:val="clear" w:color="auto" w:fill="FFFFFF"/>
          <w:vertAlign w:val="subscript"/>
          <w:lang w:eastAsia="en-US"/>
        </w:rPr>
        <w:t>2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O. </w:t>
      </w:r>
      <w:r w:rsidR="00E0004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Mix well and f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ilter</w:t>
      </w:r>
      <w:r w:rsidR="00E0004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the stock solution. Prepare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10</w:t>
      </w:r>
      <w:r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mL stock aliquots. </w:t>
      </w:r>
      <w:r w:rsidR="00E0004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D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ivide one stock tube into 0.5</w:t>
      </w:r>
      <w:r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mL</w:t>
      </w:r>
      <w:r w:rsidR="00E0004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single use 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aliquots. Store </w:t>
      </w:r>
      <w:r w:rsidR="006A2813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these </w:t>
      </w:r>
      <w:r w:rsidR="00E0004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single use 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aliquots at </w:t>
      </w:r>
      <w:r w:rsidR="00E71E15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-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80</w:t>
      </w:r>
      <w:r w:rsidR="006A2813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 xml:space="preserve"> </w:t>
      </w:r>
      <w:r w:rsidR="008B3184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°C</w:t>
      </w:r>
      <w:r w:rsidR="0029683D" w:rsidRPr="00696E9A">
        <w:rPr>
          <w:rFonts w:asciiTheme="minorHAnsi" w:eastAsia="Times New Roman" w:hAnsiTheme="minorHAnsi" w:cstheme="minorHAnsi"/>
          <w:color w:val="000000" w:themeColor="text1"/>
          <w:sz w:val="24"/>
          <w:szCs w:val="24"/>
          <w:shd w:val="clear" w:color="auto" w:fill="FFFFFF"/>
          <w:lang w:eastAsia="en-US"/>
        </w:rPr>
        <w:t>.</w:t>
      </w:r>
    </w:p>
    <w:p w14:paraId="200F5C8C" w14:textId="77777777" w:rsidR="006A2813" w:rsidRPr="00696E9A" w:rsidRDefault="006A2813" w:rsidP="00DB2A96">
      <w:pPr>
        <w:pStyle w:val="ListParagraph"/>
        <w:ind w:left="0"/>
        <w:rPr>
          <w:rFonts w:asciiTheme="minorHAnsi" w:hAnsiTheme="minorHAnsi" w:cstheme="minorHAnsi"/>
          <w:b/>
          <w:color w:val="000000" w:themeColor="text1"/>
          <w:sz w:val="24"/>
          <w:szCs w:val="24"/>
        </w:rPr>
      </w:pPr>
    </w:p>
    <w:p w14:paraId="6241B763" w14:textId="16DA0112" w:rsidR="006A2813" w:rsidRPr="00696E9A" w:rsidRDefault="006A2813" w:rsidP="00DB2A96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bCs/>
          <w:color w:val="000000" w:themeColor="text1"/>
          <w:sz w:val="24"/>
          <w:szCs w:val="24"/>
        </w:rPr>
      </w:pPr>
      <w:r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Prepare </w:t>
      </w:r>
      <w:r w:rsidR="00632E84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m</w:t>
      </w:r>
      <w:r w:rsidR="001B6891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agnetic separation reagents</w:t>
      </w:r>
      <w:r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by preparing m</w:t>
      </w:r>
      <w:r w:rsidR="001B6891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agnetic column buffer X: 0.5% bovine serum albumin </w:t>
      </w:r>
      <w:r w:rsidR="00E71E15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(</w:t>
      </w:r>
      <w:r w:rsidR="001B6891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BSA</w:t>
      </w:r>
      <w:r w:rsidR="00E71E15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)</w:t>
      </w:r>
      <w:r w:rsidR="001B6891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and 2</w:t>
      </w:r>
      <w:r w:rsidR="00632E84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</w:t>
      </w:r>
      <w:r w:rsidR="001B6891" w:rsidRPr="00696E9A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mM EDTA solution.</w:t>
      </w:r>
    </w:p>
    <w:p w14:paraId="674AEC65" w14:textId="77777777" w:rsidR="006A2813" w:rsidRPr="00696E9A" w:rsidRDefault="006A2813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239B713D" w14:textId="5E3FF6B7" w:rsidR="006A2813" w:rsidRPr="00696E9A" w:rsidRDefault="000B3E61" w:rsidP="00DB2A96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Cs/>
          <w:sz w:val="24"/>
          <w:szCs w:val="24"/>
        </w:rPr>
        <w:t>To prepare n</w:t>
      </w:r>
      <w:r w:rsidR="001B6891" w:rsidRPr="00696E9A">
        <w:rPr>
          <w:rFonts w:asciiTheme="minorHAnsi" w:hAnsiTheme="minorHAnsi" w:cstheme="minorHAnsi"/>
          <w:bCs/>
          <w:sz w:val="24"/>
          <w:szCs w:val="24"/>
        </w:rPr>
        <w:t>eurosphere media</w:t>
      </w:r>
      <w:r w:rsidR="00E71E15">
        <w:rPr>
          <w:rFonts w:asciiTheme="minorHAnsi" w:hAnsiTheme="minorHAnsi" w:cstheme="minorHAnsi"/>
          <w:bCs/>
          <w:sz w:val="24"/>
          <w:szCs w:val="24"/>
        </w:rPr>
        <w:t>,</w:t>
      </w:r>
      <w:r w:rsidR="001B6891" w:rsidRPr="00696E9A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iCs/>
          <w:sz w:val="24"/>
          <w:szCs w:val="24"/>
        </w:rPr>
        <w:t xml:space="preserve">use </w:t>
      </w:r>
      <w:r w:rsidRPr="00696E9A">
        <w:rPr>
          <w:rFonts w:asciiTheme="minorHAnsi" w:hAnsiTheme="minorHAnsi" w:cstheme="minorHAnsi"/>
          <w:sz w:val="24"/>
          <w:szCs w:val="24"/>
        </w:rPr>
        <w:t>n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eurobasal medium containing penicillin/streptomycin with </w:t>
      </w:r>
      <w:r w:rsidR="00E71E15">
        <w:rPr>
          <w:rFonts w:asciiTheme="minorHAnsi" w:eastAsia="Times New Roman" w:hAnsiTheme="minorHAnsi" w:cstheme="minorHAnsi"/>
          <w:smallCaps/>
          <w:color w:val="000000"/>
          <w:sz w:val="24"/>
          <w:szCs w:val="24"/>
          <w:shd w:val="clear" w:color="auto" w:fill="FFFFFF"/>
          <w:lang w:eastAsia="en-US"/>
        </w:rPr>
        <w:t>L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-glutamine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and supplement with</w:t>
      </w:r>
      <w:r w:rsidR="001B1037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2% B27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, 20 ng/m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L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human recombinant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e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pidermal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g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ro</w:t>
      </w:r>
      <w:r w:rsidR="002C485D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wth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f</w:t>
      </w:r>
      <w:r w:rsidR="002C485D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actor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(</w:t>
      </w:r>
      <w:r w:rsidR="00207D83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EGF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)</w:t>
      </w:r>
      <w:r w:rsidR="00207D83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,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and 20 ng/m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L 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human recombinant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b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asic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f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ibroblast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g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row</w:t>
      </w:r>
      <w:r w:rsidR="002C485D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th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f</w:t>
      </w:r>
      <w:r w:rsidR="002C485D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actor 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(</w:t>
      </w:r>
      <w:r w:rsidR="002C485D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bFGF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)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. </w:t>
      </w:r>
      <w:r w:rsidRPr="00696E9A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20DF2805" w14:textId="77777777" w:rsidR="00A70DB1" w:rsidRPr="00696E9A" w:rsidRDefault="00A70DB1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5CF82B78" w14:textId="78C21FDE" w:rsidR="001B6891" w:rsidRPr="00696E9A" w:rsidRDefault="000B3E61" w:rsidP="00DB2A96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696E9A">
        <w:rPr>
          <w:rFonts w:asciiTheme="minorHAnsi" w:hAnsiTheme="minorHAnsi" w:cstheme="minorHAnsi"/>
          <w:bCs/>
          <w:sz w:val="24"/>
          <w:szCs w:val="24"/>
        </w:rPr>
        <w:lastRenderedPageBreak/>
        <w:t>To prepare d</w:t>
      </w:r>
      <w:r w:rsidR="001B6891" w:rsidRPr="00696E9A">
        <w:rPr>
          <w:rFonts w:asciiTheme="minorHAnsi" w:hAnsiTheme="minorHAnsi" w:cstheme="minorHAnsi"/>
          <w:bCs/>
          <w:sz w:val="24"/>
          <w:szCs w:val="24"/>
        </w:rPr>
        <w:t>ifferentiation media</w:t>
      </w:r>
      <w:r w:rsidR="00E71E15">
        <w:rPr>
          <w:rFonts w:asciiTheme="minorHAnsi" w:hAnsiTheme="minorHAnsi" w:cstheme="minorHAnsi"/>
          <w:bCs/>
          <w:sz w:val="24"/>
          <w:szCs w:val="24"/>
        </w:rPr>
        <w:t>,</w:t>
      </w:r>
      <w:r w:rsidRPr="00696E9A">
        <w:rPr>
          <w:rFonts w:asciiTheme="minorHAnsi" w:hAnsiTheme="minorHAnsi" w:cstheme="minorHAnsi"/>
          <w:bCs/>
          <w:iCs/>
          <w:sz w:val="24"/>
          <w:szCs w:val="24"/>
        </w:rPr>
        <w:t xml:space="preserve"> use 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n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eurobasal medium 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and 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supplement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with 10 ng/m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L differentiated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factor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p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latelet-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d</w:t>
      </w:r>
      <w:r w:rsidR="001B1037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erived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g</w:t>
      </w:r>
      <w:r w:rsidR="001B1037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rowth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f</w:t>
      </w:r>
      <w:r w:rsidR="001B1037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actor 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(</w:t>
      </w:r>
      <w:r w:rsidR="001B1037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PDGF-AA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)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or </w:t>
      </w:r>
      <w:r w:rsidR="000C6EC4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10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</w:t>
      </w:r>
      <w:r w:rsidR="000C6EC4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ng/m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L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l</w:t>
      </w:r>
      <w:r w:rsidR="001B1037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eukemia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i</w:t>
      </w:r>
      <w:r w:rsidR="001B1037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nhibitory </w:t>
      </w:r>
      <w:r w:rsidR="00E71E15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f</w:t>
      </w:r>
      <w:r w:rsidR="001B1037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actor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(</w:t>
      </w:r>
      <w:r w:rsidR="001B1037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LIF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)</w:t>
      </w:r>
      <w:r w:rsidR="001B6891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and 2% B27.</w:t>
      </w:r>
    </w:p>
    <w:p w14:paraId="4B720E7D" w14:textId="77777777" w:rsidR="00A70DB1" w:rsidRPr="00696E9A" w:rsidRDefault="00A70DB1" w:rsidP="00DB2A96">
      <w:pPr>
        <w:pStyle w:val="ListParagraph"/>
        <w:rPr>
          <w:rFonts w:asciiTheme="minorHAnsi" w:hAnsiTheme="minorHAnsi" w:cstheme="minorHAnsi"/>
          <w:color w:val="000000" w:themeColor="text1"/>
          <w:sz w:val="24"/>
          <w:szCs w:val="24"/>
        </w:rPr>
      </w:pPr>
    </w:p>
    <w:p w14:paraId="165C1B96" w14:textId="17A17324" w:rsidR="00A70DB1" w:rsidRPr="00696E9A" w:rsidRDefault="00A70DB1" w:rsidP="00DB2A96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Use ultra-low attachment 12 well (3.5</w:t>
      </w:r>
      <w:r w:rsidR="00E71E15">
        <w:rPr>
          <w:rFonts w:asciiTheme="minorHAnsi" w:hAnsiTheme="minorHAnsi" w:cstheme="minorHAnsi"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>cm</w:t>
      </w:r>
      <w:r w:rsidRPr="00696E9A">
        <w:rPr>
          <w:rFonts w:asciiTheme="minorHAnsi" w:hAnsiTheme="minorHAnsi" w:cstheme="minorHAnsi"/>
          <w:sz w:val="24"/>
          <w:szCs w:val="24"/>
          <w:vertAlign w:val="superscript"/>
        </w:rPr>
        <w:t>2</w:t>
      </w:r>
      <w:r w:rsidRPr="00696E9A">
        <w:rPr>
          <w:rFonts w:asciiTheme="minorHAnsi" w:hAnsiTheme="minorHAnsi" w:cstheme="minorHAnsi"/>
          <w:sz w:val="24"/>
          <w:szCs w:val="24"/>
        </w:rPr>
        <w:t>) and 6 well (9.6 cm</w:t>
      </w:r>
      <w:r w:rsidRPr="00696E9A">
        <w:rPr>
          <w:rFonts w:asciiTheme="minorHAnsi" w:hAnsiTheme="minorHAnsi" w:cstheme="minorHAnsi"/>
          <w:sz w:val="24"/>
          <w:szCs w:val="24"/>
          <w:vertAlign w:val="superscript"/>
        </w:rPr>
        <w:t>2</w:t>
      </w:r>
      <w:r w:rsidRPr="00696E9A">
        <w:rPr>
          <w:rFonts w:asciiTheme="minorHAnsi" w:hAnsiTheme="minorHAnsi" w:cstheme="minorHAnsi"/>
          <w:sz w:val="24"/>
          <w:szCs w:val="24"/>
        </w:rPr>
        <w:t xml:space="preserve">) culture plates. </w:t>
      </w:r>
    </w:p>
    <w:p w14:paraId="0CF102B5" w14:textId="77777777" w:rsidR="008152CF" w:rsidRPr="00696E9A" w:rsidRDefault="008152CF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39A843D7" w14:textId="3D0B844A" w:rsidR="00CE7F01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2.</w:t>
      </w:r>
      <w:r w:rsidR="00F87164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 xml:space="preserve"> </w:t>
      </w:r>
      <w:r w:rsidR="00701ED4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Dissection of cerebellum</w:t>
      </w:r>
    </w:p>
    <w:p w14:paraId="7F597010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14CD7039" w14:textId="4BAAE91A" w:rsidR="00EB62D4" w:rsidRPr="00696E9A" w:rsidRDefault="00326078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Anesthetize</w:t>
      </w:r>
      <w:r w:rsidR="001712DA" w:rsidRPr="00696E9A">
        <w:rPr>
          <w:rFonts w:asciiTheme="minorHAnsi" w:hAnsiTheme="minorHAnsi" w:cstheme="minorHAnsi"/>
          <w:sz w:val="24"/>
          <w:szCs w:val="24"/>
        </w:rPr>
        <w:t xml:space="preserve"> mouse pups (</w:t>
      </w:r>
      <w:r w:rsidR="004069A5" w:rsidRPr="00696E9A">
        <w:rPr>
          <w:rFonts w:asciiTheme="minorHAnsi" w:hAnsiTheme="minorHAnsi" w:cstheme="minorHAnsi"/>
          <w:sz w:val="24"/>
          <w:szCs w:val="24"/>
        </w:rPr>
        <w:t>P3-P7</w:t>
      </w:r>
      <w:r w:rsidR="001A2C2A" w:rsidRPr="00696E9A">
        <w:rPr>
          <w:rFonts w:asciiTheme="minorHAnsi" w:hAnsiTheme="minorHAnsi" w:cstheme="minorHAnsi"/>
          <w:sz w:val="24"/>
          <w:szCs w:val="24"/>
        </w:rPr>
        <w:t>)</w:t>
      </w:r>
      <w:r w:rsidRPr="00696E9A">
        <w:rPr>
          <w:rFonts w:asciiTheme="minorHAnsi" w:hAnsiTheme="minorHAnsi" w:cstheme="minorHAnsi"/>
          <w:sz w:val="24"/>
          <w:szCs w:val="24"/>
        </w:rPr>
        <w:t xml:space="preserve"> with isoflurane and</w:t>
      </w:r>
      <w:r w:rsidR="00265330" w:rsidRPr="00696E9A">
        <w:rPr>
          <w:rFonts w:asciiTheme="minorHAnsi" w:hAnsiTheme="minorHAnsi" w:cstheme="minorHAnsi"/>
          <w:sz w:val="24"/>
          <w:szCs w:val="24"/>
        </w:rPr>
        <w:t xml:space="preserve"> decapitat</w:t>
      </w:r>
      <w:r w:rsidRPr="00696E9A">
        <w:rPr>
          <w:rFonts w:asciiTheme="minorHAnsi" w:hAnsiTheme="minorHAnsi" w:cstheme="minorHAnsi"/>
          <w:sz w:val="24"/>
          <w:szCs w:val="24"/>
        </w:rPr>
        <w:t>e</w:t>
      </w:r>
      <w:r w:rsidR="007D2048" w:rsidRPr="00696E9A">
        <w:rPr>
          <w:rFonts w:asciiTheme="minorHAnsi" w:hAnsiTheme="minorHAnsi" w:cstheme="minorHAnsi"/>
          <w:sz w:val="24"/>
          <w:szCs w:val="24"/>
        </w:rPr>
        <w:t xml:space="preserve"> using surgical scissors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6EF6E39B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58F81EA4" w14:textId="77777777" w:rsidR="00072D85" w:rsidRPr="00696E9A" w:rsidRDefault="001712DA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Spray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 the </w:t>
      </w:r>
      <w:r w:rsidR="007D2048" w:rsidRPr="00696E9A">
        <w:rPr>
          <w:rFonts w:asciiTheme="minorHAnsi" w:hAnsiTheme="minorHAnsi" w:cstheme="minorHAnsi"/>
          <w:sz w:val="24"/>
          <w:szCs w:val="24"/>
        </w:rPr>
        <w:t xml:space="preserve">separated 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head of the pups with 70% ethanol. </w:t>
      </w:r>
    </w:p>
    <w:p w14:paraId="126452E5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7CE32C4C" w14:textId="51C47159" w:rsidR="00072D85" w:rsidRPr="00696E9A" w:rsidRDefault="001712DA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Transfe</w:t>
      </w:r>
      <w:r w:rsidR="001B07E7" w:rsidRPr="00696E9A">
        <w:rPr>
          <w:rFonts w:asciiTheme="minorHAnsi" w:hAnsiTheme="minorHAnsi" w:cstheme="minorHAnsi"/>
          <w:sz w:val="24"/>
          <w:szCs w:val="24"/>
        </w:rPr>
        <w:t>r each</w:t>
      </w:r>
      <w:r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1A2C2A" w:rsidRPr="00696E9A">
        <w:rPr>
          <w:rFonts w:asciiTheme="minorHAnsi" w:hAnsiTheme="minorHAnsi" w:cstheme="minorHAnsi"/>
          <w:sz w:val="24"/>
          <w:szCs w:val="24"/>
        </w:rPr>
        <w:t>head into a</w:t>
      </w:r>
      <w:r w:rsidR="00DF081D" w:rsidRPr="00696E9A">
        <w:rPr>
          <w:rFonts w:asciiTheme="minorHAnsi" w:hAnsiTheme="minorHAnsi" w:cstheme="minorHAnsi"/>
          <w:sz w:val="24"/>
          <w:szCs w:val="24"/>
        </w:rPr>
        <w:t>n empty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 sterile 10 cm </w:t>
      </w:r>
      <w:r w:rsidRPr="00696E9A">
        <w:rPr>
          <w:rFonts w:asciiTheme="minorHAnsi" w:hAnsiTheme="minorHAnsi" w:cstheme="minorHAnsi"/>
          <w:sz w:val="24"/>
          <w:szCs w:val="24"/>
        </w:rPr>
        <w:t xml:space="preserve">culture </w:t>
      </w:r>
      <w:r w:rsidR="001A2C2A" w:rsidRPr="00696E9A">
        <w:rPr>
          <w:rFonts w:asciiTheme="minorHAnsi" w:hAnsiTheme="minorHAnsi" w:cstheme="minorHAnsi"/>
          <w:sz w:val="24"/>
          <w:szCs w:val="24"/>
        </w:rPr>
        <w:t>dish.</w:t>
      </w:r>
      <w:r w:rsidR="008825D5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Separate the skin using the </w:t>
      </w:r>
      <w:r w:rsidR="00B1529C" w:rsidRPr="00696E9A">
        <w:rPr>
          <w:rFonts w:asciiTheme="minorHAnsi" w:hAnsiTheme="minorHAnsi" w:cstheme="minorHAnsi"/>
          <w:sz w:val="24"/>
          <w:szCs w:val="24"/>
        </w:rPr>
        <w:t>microdissection scissor</w:t>
      </w:r>
      <w:r w:rsidR="007D2048" w:rsidRPr="00696E9A">
        <w:rPr>
          <w:rFonts w:asciiTheme="minorHAnsi" w:hAnsiTheme="minorHAnsi" w:cstheme="minorHAnsi"/>
          <w:sz w:val="24"/>
          <w:szCs w:val="24"/>
        </w:rPr>
        <w:t>s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, then remove the skull by running the scissors </w:t>
      </w:r>
      <w:r w:rsidR="00072D85" w:rsidRPr="00696E9A">
        <w:rPr>
          <w:rFonts w:asciiTheme="minorHAnsi" w:hAnsiTheme="minorHAnsi" w:cstheme="minorHAnsi"/>
          <w:sz w:val="24"/>
          <w:szCs w:val="24"/>
        </w:rPr>
        <w:t>sagittal</w:t>
      </w:r>
      <w:r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1A2C2A" w:rsidRPr="00696E9A">
        <w:rPr>
          <w:rFonts w:asciiTheme="minorHAnsi" w:hAnsiTheme="minorHAnsi" w:cstheme="minorHAnsi"/>
          <w:sz w:val="24"/>
          <w:szCs w:val="24"/>
        </w:rPr>
        <w:t>along the midline</w:t>
      </w:r>
      <w:r w:rsidR="004069A5" w:rsidRPr="00696E9A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54459260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75D3AC13" w14:textId="30FC40A2" w:rsidR="00072D85" w:rsidRPr="00696E9A" w:rsidRDefault="004069A5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Using #7 forceps</w:t>
      </w:r>
      <w:r w:rsidR="001712DA" w:rsidRPr="00696E9A">
        <w:rPr>
          <w:rFonts w:asciiTheme="minorHAnsi" w:hAnsiTheme="minorHAnsi" w:cstheme="minorHAnsi"/>
          <w:sz w:val="24"/>
          <w:szCs w:val="24"/>
        </w:rPr>
        <w:t>, peel of</w:t>
      </w:r>
      <w:r w:rsidR="00E96DCF" w:rsidRPr="00696E9A">
        <w:rPr>
          <w:rFonts w:asciiTheme="minorHAnsi" w:hAnsiTheme="minorHAnsi" w:cstheme="minorHAnsi"/>
          <w:sz w:val="24"/>
          <w:szCs w:val="24"/>
        </w:rPr>
        <w:t>f</w:t>
      </w:r>
      <w:r w:rsidR="001712DA" w:rsidRPr="00696E9A">
        <w:rPr>
          <w:rFonts w:asciiTheme="minorHAnsi" w:hAnsiTheme="minorHAnsi" w:cstheme="minorHAnsi"/>
          <w:sz w:val="24"/>
          <w:szCs w:val="24"/>
        </w:rPr>
        <w:t xml:space="preserve"> t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he skull bones starting </w:t>
      </w:r>
      <w:r w:rsidR="007D2048" w:rsidRPr="00696E9A">
        <w:rPr>
          <w:rFonts w:asciiTheme="minorHAnsi" w:hAnsiTheme="minorHAnsi" w:cstheme="minorHAnsi"/>
          <w:sz w:val="24"/>
          <w:szCs w:val="24"/>
        </w:rPr>
        <w:t>caudally from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 the brainstem. </w:t>
      </w:r>
      <w:r w:rsidR="007D2048" w:rsidRPr="00696E9A">
        <w:rPr>
          <w:rFonts w:asciiTheme="minorHAnsi" w:hAnsiTheme="minorHAnsi" w:cstheme="minorHAnsi"/>
          <w:sz w:val="24"/>
          <w:szCs w:val="24"/>
        </w:rPr>
        <w:t>Carefully</w:t>
      </w:r>
      <w:r w:rsidR="00701ED4" w:rsidRPr="00696E9A">
        <w:rPr>
          <w:rFonts w:asciiTheme="minorHAnsi" w:hAnsiTheme="minorHAnsi" w:cstheme="minorHAnsi"/>
          <w:sz w:val="24"/>
          <w:szCs w:val="24"/>
        </w:rPr>
        <w:t xml:space="preserve"> l</w:t>
      </w:r>
      <w:r w:rsidR="007D2048" w:rsidRPr="00696E9A">
        <w:rPr>
          <w:rFonts w:asciiTheme="minorHAnsi" w:hAnsiTheme="minorHAnsi" w:cstheme="minorHAnsi"/>
          <w:sz w:val="24"/>
          <w:szCs w:val="24"/>
        </w:rPr>
        <w:t xml:space="preserve">ift the 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brain using </w:t>
      </w:r>
      <w:r w:rsidR="00CE7541" w:rsidRPr="00696E9A">
        <w:rPr>
          <w:rFonts w:asciiTheme="minorHAnsi" w:hAnsiTheme="minorHAnsi" w:cstheme="minorHAnsi"/>
          <w:sz w:val="24"/>
          <w:szCs w:val="24"/>
        </w:rPr>
        <w:t>a spatula</w:t>
      </w:r>
      <w:r w:rsidR="00E71E15">
        <w:rPr>
          <w:rFonts w:asciiTheme="minorHAnsi" w:hAnsiTheme="minorHAnsi" w:cstheme="minorHAnsi"/>
          <w:sz w:val="24"/>
          <w:szCs w:val="24"/>
        </w:rPr>
        <w:t>,</w:t>
      </w:r>
      <w:r w:rsidR="00CE7541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701ED4" w:rsidRPr="00696E9A">
        <w:rPr>
          <w:rFonts w:asciiTheme="minorHAnsi" w:hAnsiTheme="minorHAnsi" w:cstheme="minorHAnsi"/>
          <w:sz w:val="24"/>
          <w:szCs w:val="24"/>
        </w:rPr>
        <w:t xml:space="preserve">keeping the cerebellum </w:t>
      </w:r>
      <w:r w:rsidR="0034786E" w:rsidRPr="00696E9A">
        <w:rPr>
          <w:rFonts w:asciiTheme="minorHAnsi" w:hAnsiTheme="minorHAnsi" w:cstheme="minorHAnsi"/>
          <w:sz w:val="24"/>
          <w:szCs w:val="24"/>
        </w:rPr>
        <w:t>int</w:t>
      </w:r>
      <w:r w:rsidR="00701ED4" w:rsidRPr="00696E9A">
        <w:rPr>
          <w:rFonts w:asciiTheme="minorHAnsi" w:hAnsiTheme="minorHAnsi" w:cstheme="minorHAnsi"/>
          <w:sz w:val="24"/>
          <w:szCs w:val="24"/>
        </w:rPr>
        <w:t>act</w:t>
      </w:r>
      <w:r w:rsidR="00E71E15">
        <w:rPr>
          <w:rFonts w:asciiTheme="minorHAnsi" w:hAnsiTheme="minorHAnsi" w:cstheme="minorHAnsi"/>
          <w:sz w:val="24"/>
          <w:szCs w:val="24"/>
        </w:rPr>
        <w:t>,</w:t>
      </w:r>
      <w:r w:rsidR="00CE7541" w:rsidRPr="00696E9A">
        <w:rPr>
          <w:rFonts w:asciiTheme="minorHAnsi" w:hAnsiTheme="minorHAnsi" w:cstheme="minorHAnsi"/>
          <w:sz w:val="24"/>
          <w:szCs w:val="24"/>
        </w:rPr>
        <w:t xml:space="preserve"> and t</w:t>
      </w:r>
      <w:r w:rsidR="001A2C2A" w:rsidRPr="00696E9A">
        <w:rPr>
          <w:rFonts w:asciiTheme="minorHAnsi" w:hAnsiTheme="minorHAnsi" w:cstheme="minorHAnsi"/>
          <w:sz w:val="24"/>
          <w:szCs w:val="24"/>
        </w:rPr>
        <w:t>ransfer the brain</w:t>
      </w:r>
      <w:r w:rsidR="00CE7541" w:rsidRPr="00696E9A">
        <w:rPr>
          <w:rFonts w:asciiTheme="minorHAnsi" w:hAnsiTheme="minorHAnsi" w:cstheme="minorHAnsi"/>
          <w:sz w:val="24"/>
          <w:szCs w:val="24"/>
        </w:rPr>
        <w:t xml:space="preserve"> t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o </w:t>
      </w:r>
      <w:r w:rsidR="00701ED4" w:rsidRPr="00696E9A">
        <w:rPr>
          <w:rFonts w:asciiTheme="minorHAnsi" w:hAnsiTheme="minorHAnsi" w:cstheme="minorHAnsi"/>
          <w:sz w:val="24"/>
          <w:szCs w:val="24"/>
        </w:rPr>
        <w:t xml:space="preserve">a </w:t>
      </w:r>
      <w:r w:rsidR="001712DA" w:rsidRPr="00696E9A">
        <w:rPr>
          <w:rFonts w:asciiTheme="minorHAnsi" w:hAnsiTheme="minorHAnsi" w:cstheme="minorHAnsi"/>
          <w:sz w:val="24"/>
          <w:szCs w:val="24"/>
        </w:rPr>
        <w:t xml:space="preserve">fresh </w:t>
      </w:r>
      <w:r w:rsidR="001A2C2A" w:rsidRPr="00696E9A">
        <w:rPr>
          <w:rFonts w:asciiTheme="minorHAnsi" w:hAnsiTheme="minorHAnsi" w:cstheme="minorHAnsi"/>
          <w:sz w:val="24"/>
          <w:szCs w:val="24"/>
        </w:rPr>
        <w:t>sterile 10.0 cm dish containing</w:t>
      </w:r>
      <w:r w:rsidR="00701ED4" w:rsidRPr="00696E9A">
        <w:rPr>
          <w:rFonts w:asciiTheme="minorHAnsi" w:hAnsiTheme="minorHAnsi" w:cstheme="minorHAnsi"/>
          <w:sz w:val="24"/>
          <w:szCs w:val="24"/>
        </w:rPr>
        <w:t xml:space="preserve"> 15 m</w:t>
      </w:r>
      <w:r w:rsidR="00072D85" w:rsidRPr="00696E9A">
        <w:rPr>
          <w:rFonts w:asciiTheme="minorHAnsi" w:hAnsiTheme="minorHAnsi" w:cstheme="minorHAnsi"/>
          <w:sz w:val="24"/>
          <w:szCs w:val="24"/>
        </w:rPr>
        <w:t>L of</w:t>
      </w:r>
      <w:r w:rsidR="00701ED4" w:rsidRPr="00696E9A">
        <w:rPr>
          <w:rFonts w:asciiTheme="minorHAnsi" w:hAnsiTheme="minorHAnsi" w:cstheme="minorHAnsi"/>
          <w:sz w:val="24"/>
          <w:szCs w:val="24"/>
        </w:rPr>
        <w:t xml:space="preserve"> ice-cold</w:t>
      </w:r>
      <w:r w:rsidR="001A2C2A" w:rsidRPr="00696E9A">
        <w:rPr>
          <w:rFonts w:asciiTheme="minorHAnsi" w:hAnsiTheme="minorHAnsi" w:cstheme="minorHAnsi"/>
          <w:sz w:val="24"/>
          <w:szCs w:val="24"/>
        </w:rPr>
        <w:t xml:space="preserve"> HBSS solution</w:t>
      </w:r>
      <w:r w:rsidR="00072D85" w:rsidRPr="00696E9A">
        <w:rPr>
          <w:rFonts w:asciiTheme="minorHAnsi" w:hAnsiTheme="minorHAnsi" w:cstheme="minorHAnsi"/>
          <w:sz w:val="24"/>
          <w:szCs w:val="24"/>
        </w:rPr>
        <w:t>.</w:t>
      </w:r>
    </w:p>
    <w:p w14:paraId="5D4A648C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0150D808" w14:textId="5FC03B30" w:rsidR="00072D85" w:rsidRPr="00696E9A" w:rsidRDefault="00701ED4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Place the dish 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containing the brain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under a dissection microscop</w:t>
      </w:r>
      <w:r w:rsidR="00A96BA6" w:rsidRPr="00696E9A">
        <w:rPr>
          <w:rFonts w:asciiTheme="minorHAnsi" w:hAnsiTheme="minorHAnsi" w:cstheme="minorHAnsi"/>
          <w:sz w:val="24"/>
          <w:szCs w:val="24"/>
          <w:highlight w:val="green"/>
        </w:rPr>
        <w:t>e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Using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fine </w:t>
      </w:r>
      <w:r w:rsidR="004069A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#5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forceps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,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remove the meninges and large blood vessels from the cerebellum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nd separate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cerebellum from the brainstem using the spatula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 </w:t>
      </w:r>
    </w:p>
    <w:p w14:paraId="6760855C" w14:textId="77777777" w:rsidR="00072D85" w:rsidRPr="00696E9A" w:rsidRDefault="00072D85" w:rsidP="00DB2A96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6A73E386" w14:textId="6B5BFBDA" w:rsidR="00072D85" w:rsidRPr="00696E9A" w:rsidRDefault="007D2048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T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ransfer the 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>cerebellum into a 15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>centrifuge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ube containing 5.0 m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ice-cold HBSS </w:t>
      </w:r>
      <w:r w:rsidR="00FB04A0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solution. </w:t>
      </w:r>
      <w:r w:rsidR="00051BB8" w:rsidRPr="00696E9A">
        <w:rPr>
          <w:rFonts w:asciiTheme="minorHAnsi" w:hAnsiTheme="minorHAnsi" w:cstheme="minorHAnsi"/>
          <w:sz w:val="24"/>
          <w:szCs w:val="24"/>
          <w:highlight w:val="green"/>
        </w:rPr>
        <w:t>W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sh the cerebellum by rinsing and decanting 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3x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with </w:t>
      </w:r>
      <w:r w:rsidR="006402A3" w:rsidRPr="00696E9A">
        <w:rPr>
          <w:rFonts w:asciiTheme="minorHAnsi" w:hAnsiTheme="minorHAnsi" w:cstheme="minorHAnsi"/>
          <w:sz w:val="24"/>
          <w:szCs w:val="24"/>
          <w:highlight w:val="green"/>
        </w:rPr>
        <w:t>5.0 m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L </w:t>
      </w:r>
      <w:r w:rsidR="006402A3" w:rsidRPr="00696E9A">
        <w:rPr>
          <w:rFonts w:asciiTheme="minorHAnsi" w:hAnsiTheme="minorHAnsi" w:cstheme="minorHAnsi"/>
          <w:sz w:val="24"/>
          <w:szCs w:val="24"/>
          <w:highlight w:val="green"/>
        </w:rPr>
        <w:t>of HBSS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 </w:t>
      </w:r>
    </w:p>
    <w:p w14:paraId="459A0B93" w14:textId="77777777" w:rsidR="00072D85" w:rsidRPr="00696E9A" w:rsidRDefault="00072D85" w:rsidP="00DB2A96">
      <w:pPr>
        <w:pStyle w:val="ListParagraph"/>
        <w:rPr>
          <w:rFonts w:asciiTheme="minorHAnsi" w:hAnsiTheme="minorHAnsi" w:cstheme="minorHAnsi"/>
          <w:sz w:val="24"/>
          <w:szCs w:val="24"/>
        </w:rPr>
      </w:pPr>
    </w:p>
    <w:p w14:paraId="26D4A251" w14:textId="42D9BC20" w:rsidR="006402A3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NOTE: </w:t>
      </w:r>
      <w:r w:rsidR="00B931F7" w:rsidRPr="00696E9A">
        <w:rPr>
          <w:rFonts w:asciiTheme="minorHAnsi" w:hAnsiTheme="minorHAnsi" w:cstheme="minorHAnsi"/>
          <w:sz w:val="24"/>
          <w:szCs w:val="24"/>
        </w:rPr>
        <w:t xml:space="preserve">Each cerebellum </w:t>
      </w:r>
      <w:r w:rsidR="00E71E15">
        <w:rPr>
          <w:rFonts w:asciiTheme="minorHAnsi" w:hAnsiTheme="minorHAnsi" w:cstheme="minorHAnsi"/>
          <w:sz w:val="24"/>
          <w:szCs w:val="24"/>
        </w:rPr>
        <w:t>should be</w:t>
      </w:r>
      <w:r w:rsidR="00B931F7" w:rsidRPr="00696E9A">
        <w:rPr>
          <w:rFonts w:asciiTheme="minorHAnsi" w:hAnsiTheme="minorHAnsi" w:cstheme="minorHAnsi"/>
          <w:sz w:val="24"/>
          <w:szCs w:val="24"/>
        </w:rPr>
        <w:t xml:space="preserve"> placed in its own tube for further processing.</w:t>
      </w:r>
    </w:p>
    <w:p w14:paraId="3F9C54CC" w14:textId="77777777" w:rsidR="00701ED4" w:rsidRPr="00696E9A" w:rsidRDefault="00701ED4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551D28C1" w14:textId="11A9CBF7" w:rsidR="00C74B30" w:rsidRPr="00696E9A" w:rsidRDefault="00C74B30" w:rsidP="00DB2A96">
      <w:pPr>
        <w:pStyle w:val="ListParagraph"/>
        <w:numPr>
          <w:ilvl w:val="0"/>
          <w:numId w:val="14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 xml:space="preserve">Cell suspension </w:t>
      </w:r>
      <w:r w:rsidR="00072D85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preparation</w:t>
      </w:r>
    </w:p>
    <w:p w14:paraId="615EE641" w14:textId="77777777" w:rsidR="00EA7759" w:rsidRPr="00696E9A" w:rsidRDefault="00EA7759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65F1DAC8" w14:textId="5AF80790" w:rsidR="00072D85" w:rsidRPr="00696E9A" w:rsidRDefault="006130CB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A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fter 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e last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rinse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,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add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5 m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</w:t>
      </w:r>
      <w:r w:rsidR="000A1F5B" w:rsidRPr="00696E9A">
        <w:rPr>
          <w:rFonts w:asciiTheme="minorHAnsi" w:hAnsiTheme="minorHAnsi" w:cstheme="minorHAnsi"/>
          <w:sz w:val="24"/>
          <w:szCs w:val="24"/>
          <w:highlight w:val="green"/>
        </w:rPr>
        <w:t>papain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-</w:t>
      </w:r>
      <w:r w:rsidR="000A1F5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based </w:t>
      </w:r>
      <w:r w:rsidR="00450716" w:rsidRPr="00696E9A">
        <w:rPr>
          <w:rFonts w:asciiTheme="minorHAnsi" w:hAnsiTheme="minorHAnsi" w:cstheme="minorHAnsi"/>
          <w:sz w:val="24"/>
          <w:szCs w:val="24"/>
          <w:highlight w:val="green"/>
        </w:rPr>
        <w:t>tissue dissociation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solution</w:t>
      </w:r>
      <w:r w:rsidR="008A748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(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based on </w:t>
      </w:r>
      <w:r w:rsidR="008A748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previous </w:t>
      </w:r>
      <w:r w:rsidR="004F2006" w:rsidRPr="00696E9A">
        <w:rPr>
          <w:rFonts w:asciiTheme="minorHAnsi" w:hAnsiTheme="minorHAnsi" w:cstheme="minorHAnsi"/>
          <w:sz w:val="24"/>
          <w:szCs w:val="24"/>
          <w:highlight w:val="green"/>
        </w:rPr>
        <w:t>work</w:t>
      </w:r>
      <w:r w:rsidR="00DC367F" w:rsidRPr="00696E9A">
        <w:rPr>
          <w:rFonts w:asciiTheme="minorHAnsi" w:hAnsiTheme="minorHAnsi" w:cstheme="minorHAnsi"/>
          <w:sz w:val="24"/>
          <w:szCs w:val="24"/>
          <w:highlight w:val="green"/>
        </w:rPr>
        <w:fldChar w:fldCharType="begin">
          <w:fldData xml:space="preserve">PEVuZE5vdGU+PENpdGU+PEF1dGhvcj5QYW5jaGlzaW9uPC9BdXRob3I+PFllYXI+MjAwNzwvWWVh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</w:fldData>
        </w:fldChar>
      </w:r>
      <w:r w:rsidR="00057520" w:rsidRPr="00696E9A">
        <w:rPr>
          <w:rFonts w:asciiTheme="minorHAnsi" w:hAnsiTheme="minorHAnsi" w:cstheme="minorHAnsi"/>
          <w:sz w:val="24"/>
          <w:szCs w:val="24"/>
          <w:highlight w:val="green"/>
        </w:rPr>
        <w:instrText xml:space="preserve"> ADDIN EN.CITE </w:instrText>
      </w:r>
      <w:r w:rsidR="00057520" w:rsidRPr="00696E9A">
        <w:rPr>
          <w:rFonts w:asciiTheme="minorHAnsi" w:hAnsiTheme="minorHAnsi" w:cstheme="minorHAnsi"/>
          <w:sz w:val="24"/>
          <w:szCs w:val="24"/>
          <w:highlight w:val="green"/>
        </w:rPr>
        <w:fldChar w:fldCharType="begin">
          <w:fldData xml:space="preserve">PEVuZE5vdGU+PENpdGU+PEF1dGhvcj5QYW5jaGlzaW9uPC9BdXRob3I+PFllYXI+MjAwNzwvWWVh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</w:fldData>
        </w:fldChar>
      </w:r>
      <w:r w:rsidR="00057520" w:rsidRPr="00696E9A">
        <w:rPr>
          <w:rFonts w:asciiTheme="minorHAnsi" w:hAnsiTheme="minorHAnsi" w:cstheme="minorHAnsi"/>
          <w:sz w:val="24"/>
          <w:szCs w:val="24"/>
          <w:highlight w:val="green"/>
        </w:rPr>
        <w:instrText xml:space="preserve"> ADDIN EN.CITE.DATA </w:instrText>
      </w:r>
      <w:r w:rsidR="00057520" w:rsidRPr="00696E9A">
        <w:rPr>
          <w:rFonts w:asciiTheme="minorHAnsi" w:hAnsiTheme="minorHAnsi" w:cstheme="minorHAnsi"/>
          <w:sz w:val="24"/>
          <w:szCs w:val="24"/>
          <w:highlight w:val="green"/>
        </w:rPr>
      </w:r>
      <w:r w:rsidR="00057520" w:rsidRPr="00696E9A">
        <w:rPr>
          <w:rFonts w:asciiTheme="minorHAnsi" w:hAnsiTheme="minorHAnsi" w:cstheme="minorHAnsi"/>
          <w:sz w:val="24"/>
          <w:szCs w:val="24"/>
          <w:highlight w:val="green"/>
        </w:rPr>
        <w:fldChar w:fldCharType="end"/>
      </w:r>
      <w:r w:rsidR="00DC367F" w:rsidRPr="00696E9A">
        <w:rPr>
          <w:rFonts w:asciiTheme="minorHAnsi" w:hAnsiTheme="minorHAnsi" w:cstheme="minorHAnsi"/>
          <w:sz w:val="24"/>
          <w:szCs w:val="24"/>
          <w:highlight w:val="green"/>
        </w:rPr>
      </w:r>
      <w:r w:rsidR="00DC367F" w:rsidRPr="00696E9A">
        <w:rPr>
          <w:rFonts w:asciiTheme="minorHAnsi" w:hAnsiTheme="minorHAnsi" w:cstheme="minorHAnsi"/>
          <w:sz w:val="24"/>
          <w:szCs w:val="24"/>
          <w:highlight w:val="green"/>
        </w:rPr>
        <w:fldChar w:fldCharType="separate"/>
      </w:r>
      <w:r w:rsidR="00057520" w:rsidRPr="00696E9A">
        <w:rPr>
          <w:rFonts w:asciiTheme="minorHAnsi" w:hAnsiTheme="minorHAnsi" w:cstheme="minorHAnsi"/>
          <w:noProof/>
          <w:sz w:val="24"/>
          <w:szCs w:val="24"/>
          <w:highlight w:val="green"/>
          <w:vertAlign w:val="superscript"/>
        </w:rPr>
        <w:t>13,18</w:t>
      </w:r>
      <w:r w:rsidR="00DC367F" w:rsidRPr="00696E9A">
        <w:rPr>
          <w:rFonts w:asciiTheme="minorHAnsi" w:hAnsiTheme="minorHAnsi" w:cstheme="minorHAnsi"/>
          <w:sz w:val="24"/>
          <w:szCs w:val="24"/>
          <w:highlight w:val="green"/>
        </w:rPr>
        <w:fldChar w:fldCharType="end"/>
      </w:r>
      <w:r w:rsidR="008A7484" w:rsidRPr="00696E9A">
        <w:rPr>
          <w:rFonts w:asciiTheme="minorHAnsi" w:hAnsiTheme="minorHAnsi" w:cstheme="minorHAnsi"/>
          <w:sz w:val="24"/>
          <w:szCs w:val="24"/>
          <w:highlight w:val="green"/>
        </w:rPr>
        <w:t>)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at has been 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>pre-warmed to 37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9B3AF1" w:rsidRPr="00696E9A">
        <w:rPr>
          <w:rFonts w:asciiTheme="minorHAnsi" w:eastAsia="Times New Roman" w:hAnsiTheme="minorHAnsi" w:cstheme="minorHAnsi"/>
          <w:color w:val="212121"/>
          <w:sz w:val="24"/>
          <w:szCs w:val="24"/>
          <w:highlight w:val="green"/>
          <w:shd w:val="clear" w:color="auto" w:fill="FFFFFF"/>
        </w:rPr>
        <w:t>°C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Incubate the tissue for 15 min at 37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9B3AF1" w:rsidRPr="00696E9A">
        <w:rPr>
          <w:rFonts w:asciiTheme="minorHAnsi" w:eastAsia="Times New Roman" w:hAnsiTheme="minorHAnsi" w:cstheme="minorHAnsi"/>
          <w:color w:val="212121"/>
          <w:sz w:val="24"/>
          <w:szCs w:val="24"/>
          <w:highlight w:val="green"/>
          <w:shd w:val="clear" w:color="auto" w:fill="FFFFFF"/>
        </w:rPr>
        <w:t>°C</w:t>
      </w:r>
      <w:r w:rsidR="0029683D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in 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 </w:t>
      </w:r>
      <w:r w:rsidR="0029683D" w:rsidRPr="00696E9A">
        <w:rPr>
          <w:rFonts w:asciiTheme="minorHAnsi" w:hAnsiTheme="minorHAnsi" w:cstheme="minorHAnsi"/>
          <w:sz w:val="24"/>
          <w:szCs w:val="24"/>
          <w:highlight w:val="green"/>
        </w:rPr>
        <w:t>water bath</w:t>
      </w:r>
      <w:r w:rsidR="00701ED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Slowly </w:t>
      </w:r>
      <w:r w:rsidR="00E81469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mix the content by 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>invert</w:t>
      </w:r>
      <w:r w:rsidR="00E81469" w:rsidRPr="00696E9A">
        <w:rPr>
          <w:rFonts w:asciiTheme="minorHAnsi" w:hAnsiTheme="minorHAnsi" w:cstheme="minorHAnsi"/>
          <w:sz w:val="24"/>
          <w:szCs w:val="24"/>
          <w:highlight w:val="green"/>
        </w:rPr>
        <w:t>ing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tube up and down 3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x</w:t>
      </w:r>
      <w:r w:rsidR="00E71E15">
        <w:rPr>
          <w:rFonts w:asciiTheme="minorHAnsi" w:hAnsiTheme="minorHAnsi" w:cstheme="minorHAnsi"/>
          <w:sz w:val="24"/>
          <w:szCs w:val="24"/>
        </w:rPr>
        <w:t>–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>5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x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every 3 min</w:t>
      </w:r>
      <w:r w:rsidR="003C62B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either using 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 xml:space="preserve">a </w:t>
      </w:r>
      <w:r w:rsidR="003C62B8" w:rsidRPr="00696E9A">
        <w:rPr>
          <w:rFonts w:asciiTheme="minorHAnsi" w:hAnsiTheme="minorHAnsi" w:cstheme="minorHAnsi"/>
          <w:sz w:val="24"/>
          <w:szCs w:val="24"/>
          <w:highlight w:val="green"/>
        </w:rPr>
        <w:t>nutating mixer or by hand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</w:p>
    <w:p w14:paraId="136E1E0F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344156C5" w14:textId="5A014E9A" w:rsidR="00072D85" w:rsidRPr="00696E9A" w:rsidRDefault="00CE7541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Prepare 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>a</w:t>
      </w:r>
      <w:r w:rsidR="00474F2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wide diameter </w:t>
      </w:r>
      <w:r w:rsidR="00B525CC" w:rsidRPr="00696E9A">
        <w:rPr>
          <w:rFonts w:asciiTheme="minorHAnsi" w:hAnsiTheme="minorHAnsi" w:cstheme="minorHAnsi"/>
          <w:sz w:val="24"/>
          <w:szCs w:val="24"/>
          <w:highlight w:val="green"/>
        </w:rPr>
        <w:t>(</w:t>
      </w:r>
      <w:r w:rsidR="00474F2E" w:rsidRPr="00696E9A">
        <w:rPr>
          <w:rFonts w:asciiTheme="minorHAnsi" w:hAnsiTheme="minorHAnsi" w:cstheme="minorHAnsi"/>
          <w:sz w:val="24"/>
          <w:szCs w:val="24"/>
          <w:highlight w:val="green"/>
        </w:rPr>
        <w:t>regular glass pipette</w:t>
      </w:r>
      <w:r w:rsidR="00B525CC" w:rsidRPr="00696E9A">
        <w:rPr>
          <w:rFonts w:asciiTheme="minorHAnsi" w:hAnsiTheme="minorHAnsi" w:cstheme="minorHAnsi"/>
          <w:sz w:val="24"/>
          <w:szCs w:val="24"/>
          <w:highlight w:val="green"/>
        </w:rPr>
        <w:t>)</w:t>
      </w:r>
      <w:r w:rsidR="001211EA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nd</w:t>
      </w:r>
      <w:r w:rsidR="00474F2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1211EA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narrow </w:t>
      </w:r>
      <w:r w:rsidR="00A74FF7" w:rsidRPr="00696E9A">
        <w:rPr>
          <w:rFonts w:asciiTheme="minorHAnsi" w:hAnsiTheme="minorHAnsi" w:cstheme="minorHAnsi"/>
          <w:sz w:val="24"/>
          <w:szCs w:val="24"/>
          <w:highlight w:val="green"/>
        </w:rPr>
        <w:t>diameter</w:t>
      </w:r>
      <w:r w:rsidR="00F03DD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Pasteur pipette</w:t>
      </w:r>
      <w:r w:rsidR="00A74FF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F03DD3" w:rsidRPr="00696E9A">
        <w:rPr>
          <w:rFonts w:asciiTheme="minorHAnsi" w:hAnsiTheme="minorHAnsi" w:cstheme="minorHAnsi"/>
          <w:sz w:val="24"/>
          <w:szCs w:val="24"/>
          <w:highlight w:val="green"/>
        </w:rPr>
        <w:t>(f</w:t>
      </w:r>
      <w:r w:rsidR="00ED09F2" w:rsidRPr="00696E9A">
        <w:rPr>
          <w:rFonts w:asciiTheme="minorHAnsi" w:hAnsiTheme="minorHAnsi" w:cstheme="minorHAnsi"/>
          <w:sz w:val="24"/>
          <w:szCs w:val="24"/>
          <w:highlight w:val="green"/>
        </w:rPr>
        <w:t>ire-</w:t>
      </w:r>
      <w:r w:rsidR="00B525CC" w:rsidRPr="00696E9A">
        <w:rPr>
          <w:rFonts w:asciiTheme="minorHAnsi" w:hAnsiTheme="minorHAnsi" w:cstheme="minorHAnsi"/>
          <w:sz w:val="24"/>
          <w:szCs w:val="24"/>
          <w:highlight w:val="green"/>
        </w:rPr>
        <w:t>polished</w:t>
      </w:r>
      <w:r w:rsidR="001211EA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>by heating over a Bunsen burner</w:t>
      </w:r>
      <w:r w:rsidR="00F03DD3" w:rsidRPr="00696E9A">
        <w:rPr>
          <w:rFonts w:asciiTheme="minorHAnsi" w:hAnsiTheme="minorHAnsi" w:cstheme="minorHAnsi"/>
          <w:sz w:val="24"/>
          <w:szCs w:val="24"/>
          <w:highlight w:val="green"/>
        </w:rPr>
        <w:t>) as described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previously</w:t>
      </w:r>
      <w:r w:rsidR="00837D00" w:rsidRPr="00696E9A">
        <w:rPr>
          <w:rFonts w:asciiTheme="minorHAnsi" w:hAnsiTheme="minorHAnsi" w:cstheme="minorHAnsi"/>
          <w:sz w:val="24"/>
          <w:szCs w:val="24"/>
          <w:highlight w:val="green"/>
        </w:rPr>
        <w:fldChar w:fldCharType="begin"/>
      </w:r>
      <w:r w:rsidR="00057520" w:rsidRPr="00696E9A">
        <w:rPr>
          <w:rFonts w:asciiTheme="minorHAnsi" w:hAnsiTheme="minorHAnsi" w:cstheme="minorHAnsi"/>
          <w:sz w:val="24"/>
          <w:szCs w:val="24"/>
          <w:highlight w:val="green"/>
        </w:rPr>
        <w:instrText xml:space="preserve"> ADDIN EN.CITE &lt;EndNote&gt;&lt;Cite&gt;&lt;Author&gt;Beaudoin&lt;/Author&gt;&lt;Year&gt;2012&lt;/Year&gt;&lt;RecNum&gt;1618&lt;/RecNum&gt;&lt;DisplayText&gt;&lt;style face="superscript"&gt;19&lt;/style&gt;&lt;/DisplayText&gt;&lt;record&gt;&lt;rec-number&gt;1618&lt;/rec-number&gt;&lt;foreign-keys&gt;&lt;key app="EN" db-id="rz59dz9ps0z9w8etdtjxetd1zz0p5wwtzxp9" timestamp="1569427132"&gt;1618&lt;/key&gt;&lt;/foreign-keys&gt;&lt;ref-type name="Journal Article"&gt;17&lt;/ref-type&gt;&lt;contributors&gt;&lt;authors&gt;&lt;author&gt;Beaudoin, G. M., 3rd&lt;/author&gt;&lt;author&gt;Lee, S. H.&lt;/author&gt;&lt;author&gt;Singh, D.&lt;/author&gt;&lt;author&gt;Yuan, Y.&lt;/author&gt;&lt;author&gt;Ng, Y. G.&lt;/author&gt;&lt;author&gt;Reichardt, L. F.&lt;/author&gt;&lt;author&gt;Arikkath, J.&lt;/author&gt;&lt;/authors&gt;&lt;/contributors&gt;&lt;auth-address&gt;Department of Physiology, University of California-San Francisco (UCSF), San Francisco, California, USA.&lt;/auth-address&gt;&lt;titles&gt;&lt;title&gt;Culturing pyramidal neurons from the early postnatal mouse hippocampus and cortex&lt;/title&gt;&lt;secondary-title&gt;Nat Protoc&lt;/secondary-title&gt;&lt;alt-title&gt;Nature protocols&lt;/alt-title&gt;&lt;/titles&gt;&lt;periodical&gt;&lt;full-title&gt;Nat Protoc&lt;/full-title&gt;&lt;/periodical&gt;&lt;pages&gt;1741-54&lt;/pages&gt;&lt;volume&gt;7&lt;/volume&gt;&lt;number&gt;9&lt;/number&gt;&lt;edition&gt;2012/09/01&lt;/edition&gt;&lt;keywords&gt;&lt;keyword&gt;Animals&lt;/keyword&gt;&lt;keyword&gt;Animals, Newborn&lt;/keyword&gt;&lt;keyword&gt;Cell Culture Techniques/*methods&lt;/keyword&gt;&lt;keyword&gt;Cerebral Cortex/*cytology&lt;/keyword&gt;&lt;keyword&gt;Hippocampus/*cytology&lt;/keyword&gt;&lt;keyword&gt;Mice&lt;/keyword&gt;&lt;keyword&gt;Neurons/*cytology&lt;/keyword&gt;&lt;keyword&gt;Pyramidal Tracts/*cytology&lt;/keyword&gt;&lt;/keywords&gt;&lt;dates&gt;&lt;year&gt;2012&lt;/year&gt;&lt;pub-dates&gt;&lt;date&gt;Sep&lt;/date&gt;&lt;/pub-dates&gt;&lt;/dates&gt;&lt;isbn&gt;1750-2799&lt;/isbn&gt;&lt;accession-num&gt;22936216&lt;/accession-num&gt;&lt;urls&gt;&lt;/urls&gt;&lt;electronic-resource-num&gt;10.1038/nprot.2012.099&lt;/electronic-resource-num&gt;&lt;remote-database-provider&gt;NLM&lt;/remote-database-provider&gt;&lt;language&gt;eng&lt;/language&gt;&lt;/record&gt;&lt;/Cite&gt;&lt;/EndNote&gt;</w:instrText>
      </w:r>
      <w:r w:rsidR="00837D00" w:rsidRPr="00696E9A">
        <w:rPr>
          <w:rFonts w:asciiTheme="minorHAnsi" w:hAnsiTheme="minorHAnsi" w:cstheme="minorHAnsi"/>
          <w:sz w:val="24"/>
          <w:szCs w:val="24"/>
          <w:highlight w:val="green"/>
        </w:rPr>
        <w:fldChar w:fldCharType="separate"/>
      </w:r>
      <w:r w:rsidR="00057520" w:rsidRPr="00696E9A">
        <w:rPr>
          <w:rFonts w:asciiTheme="minorHAnsi" w:hAnsiTheme="minorHAnsi" w:cstheme="minorHAnsi"/>
          <w:noProof/>
          <w:sz w:val="24"/>
          <w:szCs w:val="24"/>
          <w:highlight w:val="green"/>
          <w:vertAlign w:val="superscript"/>
        </w:rPr>
        <w:t>19</w:t>
      </w:r>
      <w:r w:rsidR="00837D00" w:rsidRPr="00696E9A">
        <w:rPr>
          <w:rFonts w:asciiTheme="minorHAnsi" w:hAnsiTheme="minorHAnsi" w:cstheme="minorHAnsi"/>
          <w:sz w:val="24"/>
          <w:szCs w:val="24"/>
          <w:highlight w:val="green"/>
        </w:rPr>
        <w:fldChar w:fldCharType="end"/>
      </w:r>
      <w:r w:rsidR="00A74FF7"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</w:p>
    <w:p w14:paraId="44374186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2992A97F" w14:textId="15DCCE29" w:rsidR="00072D85" w:rsidRPr="00696E9A" w:rsidRDefault="00DF3627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Wash the tissue 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3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x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with</w:t>
      </w:r>
      <w:r w:rsidR="00D57A9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5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D57A9C"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D57A9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HBSS solution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, avoiding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2B640B" w:rsidRPr="00696E9A">
        <w:rPr>
          <w:rFonts w:asciiTheme="minorHAnsi" w:hAnsiTheme="minorHAnsi" w:cstheme="minorHAnsi"/>
          <w:sz w:val="24"/>
          <w:szCs w:val="24"/>
          <w:highlight w:val="green"/>
        </w:rPr>
        <w:t>loss of the tissue while decanting by hand.</w:t>
      </w:r>
    </w:p>
    <w:p w14:paraId="13ADEB08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51FC30E3" w14:textId="54269F6F" w:rsidR="006A0FCC" w:rsidRPr="00696E9A" w:rsidRDefault="00023889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lastRenderedPageBreak/>
        <w:t xml:space="preserve">Remove 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e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last HBSS </w:t>
      </w:r>
      <w:r w:rsidR="00072D85" w:rsidRPr="00696E9A">
        <w:rPr>
          <w:rFonts w:asciiTheme="minorHAnsi" w:hAnsiTheme="minorHAnsi" w:cstheme="minorHAnsi"/>
          <w:sz w:val="24"/>
          <w:szCs w:val="24"/>
          <w:highlight w:val="green"/>
        </w:rPr>
        <w:t>wash and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>dd</w:t>
      </w:r>
      <w:r w:rsidR="008039C2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5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DPBS solution containing </w:t>
      </w:r>
      <w:r w:rsidR="006130CB" w:rsidRPr="00696E9A">
        <w:rPr>
          <w:rFonts w:asciiTheme="minorHAnsi" w:hAnsiTheme="minorHAnsi" w:cstheme="minorHAnsi"/>
          <w:sz w:val="24"/>
          <w:szCs w:val="24"/>
          <w:highlight w:val="green"/>
        </w:rPr>
        <w:t>25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6130CB" w:rsidRPr="00696E9A">
        <w:rPr>
          <w:rFonts w:asciiTheme="minorHAnsi" w:hAnsiTheme="minorHAnsi" w:cstheme="minorHAnsi"/>
          <w:sz w:val="24"/>
          <w:szCs w:val="24"/>
          <w:highlight w:val="green"/>
        </w:rPr>
        <w:sym w:font="Symbol" w:char="F06D"/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CE754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DNase</w:t>
      </w:r>
      <w:r w:rsidR="002B640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solution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o the tissue</w:t>
      </w:r>
      <w:r w:rsidR="003053DD"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  <w:r w:rsidR="000B01F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2D0EDB" w:rsidRPr="00696E9A">
        <w:rPr>
          <w:rFonts w:asciiTheme="minorHAnsi" w:hAnsiTheme="minorHAnsi" w:cstheme="minorHAnsi"/>
          <w:sz w:val="24"/>
          <w:szCs w:val="24"/>
          <w:highlight w:val="green"/>
        </w:rPr>
        <w:t>Di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>ssociate</w:t>
      </w:r>
      <w:r w:rsidR="0098266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tissue by </w:t>
      </w:r>
      <w:r w:rsidR="00E81469" w:rsidRPr="00696E9A">
        <w:rPr>
          <w:rFonts w:asciiTheme="minorHAnsi" w:hAnsiTheme="minorHAnsi" w:cstheme="minorHAnsi"/>
          <w:sz w:val="24"/>
          <w:szCs w:val="24"/>
          <w:highlight w:val="green"/>
        </w:rPr>
        <w:t>triturating</w:t>
      </w:r>
      <w:r w:rsidR="00095AC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>10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x</w:t>
      </w:r>
      <w:r w:rsidR="00E71E15">
        <w:rPr>
          <w:rFonts w:asciiTheme="minorHAnsi" w:hAnsiTheme="minorHAnsi" w:cstheme="minorHAnsi"/>
          <w:sz w:val="24"/>
          <w:szCs w:val="24"/>
        </w:rPr>
        <w:t>–</w:t>
      </w:r>
      <w:r w:rsidR="00095ACE" w:rsidRPr="00696E9A">
        <w:rPr>
          <w:rFonts w:asciiTheme="minorHAnsi" w:hAnsiTheme="minorHAnsi" w:cstheme="minorHAnsi"/>
          <w:sz w:val="24"/>
          <w:szCs w:val="24"/>
          <w:highlight w:val="green"/>
        </w:rPr>
        <w:t>15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x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2D0EDB" w:rsidRPr="00696E9A">
        <w:rPr>
          <w:rFonts w:asciiTheme="minorHAnsi" w:hAnsiTheme="minorHAnsi" w:cstheme="minorHAnsi"/>
          <w:sz w:val="24"/>
          <w:szCs w:val="24"/>
          <w:highlight w:val="green"/>
        </w:rPr>
        <w:t>using</w:t>
      </w:r>
      <w:r w:rsidR="002F4AD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wide diameter Pasteur</w:t>
      </w:r>
      <w:r w:rsidR="002D0ED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pipette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Perform</w:t>
      </w:r>
      <w:r w:rsidR="008825D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is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 xml:space="preserve"> step</w:t>
      </w:r>
      <w:r w:rsidR="008825D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gently </w:t>
      </w:r>
      <w:r w:rsidR="00207D83" w:rsidRPr="00696E9A">
        <w:rPr>
          <w:rFonts w:asciiTheme="minorHAnsi" w:hAnsiTheme="minorHAnsi" w:cstheme="minorHAnsi"/>
          <w:sz w:val="24"/>
          <w:szCs w:val="24"/>
          <w:highlight w:val="green"/>
        </w:rPr>
        <w:t>to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void </w:t>
      </w:r>
      <w:r w:rsidR="002F4AD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e </w:t>
      </w:r>
      <w:r w:rsidR="002D0EDB" w:rsidRPr="00696E9A">
        <w:rPr>
          <w:rFonts w:asciiTheme="minorHAnsi" w:hAnsiTheme="minorHAnsi" w:cstheme="minorHAnsi"/>
          <w:sz w:val="24"/>
          <w:szCs w:val="24"/>
          <w:highlight w:val="green"/>
        </w:rPr>
        <w:t>formation of bubbles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 </w:t>
      </w:r>
    </w:p>
    <w:p w14:paraId="65D7EC58" w14:textId="77777777" w:rsidR="006A0FCC" w:rsidRPr="00696E9A" w:rsidRDefault="006A0FCC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1842FBC1" w14:textId="68BF44C8" w:rsidR="00072D85" w:rsidRPr="00696E9A" w:rsidRDefault="007D2048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Then </w:t>
      </w:r>
      <w:r w:rsidR="006A0FCC" w:rsidRPr="00696E9A">
        <w:rPr>
          <w:rFonts w:asciiTheme="minorHAnsi" w:hAnsiTheme="minorHAnsi" w:cstheme="minorHAnsi"/>
          <w:sz w:val="24"/>
          <w:szCs w:val="24"/>
        </w:rPr>
        <w:t xml:space="preserve">incubate the </w:t>
      </w:r>
      <w:r w:rsidRPr="00696E9A">
        <w:rPr>
          <w:rFonts w:asciiTheme="minorHAnsi" w:hAnsiTheme="minorHAnsi" w:cstheme="minorHAnsi"/>
          <w:sz w:val="24"/>
          <w:szCs w:val="24"/>
        </w:rPr>
        <w:t xml:space="preserve">slurry </w:t>
      </w:r>
      <w:r w:rsidR="008825D5" w:rsidRPr="00696E9A">
        <w:rPr>
          <w:rFonts w:asciiTheme="minorHAnsi" w:hAnsiTheme="minorHAnsi" w:cstheme="minorHAnsi"/>
          <w:sz w:val="24"/>
          <w:szCs w:val="24"/>
        </w:rPr>
        <w:t>for</w:t>
      </w:r>
      <w:r w:rsidRPr="00696E9A">
        <w:rPr>
          <w:rFonts w:asciiTheme="minorHAnsi" w:hAnsiTheme="minorHAnsi" w:cstheme="minorHAnsi"/>
          <w:sz w:val="24"/>
          <w:szCs w:val="24"/>
        </w:rPr>
        <w:t xml:space="preserve"> an additional </w:t>
      </w:r>
      <w:r w:rsidR="000B01FE" w:rsidRPr="00696E9A">
        <w:rPr>
          <w:rFonts w:asciiTheme="minorHAnsi" w:hAnsiTheme="minorHAnsi" w:cstheme="minorHAnsi"/>
          <w:sz w:val="24"/>
          <w:szCs w:val="24"/>
        </w:rPr>
        <w:t>10 min</w:t>
      </w:r>
      <w:r w:rsidR="007B252B" w:rsidRPr="00696E9A">
        <w:rPr>
          <w:rFonts w:asciiTheme="minorHAnsi" w:hAnsiTheme="minorHAnsi" w:cstheme="minorHAnsi"/>
          <w:sz w:val="24"/>
          <w:szCs w:val="24"/>
        </w:rPr>
        <w:t xml:space="preserve"> at 37</w:t>
      </w:r>
      <w:r w:rsidR="006A0FCC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E71E15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°</w:t>
      </w:r>
      <w:r w:rsidR="009B3AF1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C</w:t>
      </w:r>
      <w:r w:rsidR="007B252B" w:rsidRPr="00696E9A">
        <w:rPr>
          <w:rFonts w:asciiTheme="minorHAnsi" w:hAnsiTheme="minorHAnsi" w:cstheme="minorHAnsi"/>
          <w:sz w:val="24"/>
          <w:szCs w:val="24"/>
        </w:rPr>
        <w:t xml:space="preserve"> in the water bath</w:t>
      </w:r>
      <w:r w:rsidRPr="00696E9A">
        <w:rPr>
          <w:rFonts w:asciiTheme="minorHAnsi" w:hAnsiTheme="minorHAnsi" w:cstheme="minorHAnsi"/>
          <w:sz w:val="24"/>
          <w:szCs w:val="24"/>
        </w:rPr>
        <w:t xml:space="preserve">, mixing </w:t>
      </w:r>
      <w:r w:rsidR="002A53B2" w:rsidRPr="00696E9A">
        <w:rPr>
          <w:rFonts w:asciiTheme="minorHAnsi" w:hAnsiTheme="minorHAnsi" w:cstheme="minorHAnsi"/>
          <w:sz w:val="24"/>
          <w:szCs w:val="24"/>
        </w:rPr>
        <w:t>by inverting</w:t>
      </w:r>
      <w:r w:rsidR="007B252B" w:rsidRPr="00696E9A">
        <w:rPr>
          <w:rFonts w:asciiTheme="minorHAnsi" w:hAnsiTheme="minorHAnsi" w:cstheme="minorHAnsi"/>
          <w:sz w:val="24"/>
          <w:szCs w:val="24"/>
        </w:rPr>
        <w:t xml:space="preserve"> and straightening</w:t>
      </w:r>
      <w:r w:rsidR="000B01FE" w:rsidRPr="00696E9A">
        <w:rPr>
          <w:rFonts w:asciiTheme="minorHAnsi" w:hAnsiTheme="minorHAnsi" w:cstheme="minorHAnsi"/>
          <w:sz w:val="24"/>
          <w:szCs w:val="24"/>
        </w:rPr>
        <w:t xml:space="preserve"> the</w:t>
      </w:r>
      <w:r w:rsidR="007B252B" w:rsidRPr="00696E9A">
        <w:rPr>
          <w:rFonts w:asciiTheme="minorHAnsi" w:hAnsiTheme="minorHAnsi" w:cstheme="minorHAnsi"/>
          <w:sz w:val="24"/>
          <w:szCs w:val="24"/>
        </w:rPr>
        <w:t xml:space="preserve"> tube. </w:t>
      </w:r>
    </w:p>
    <w:p w14:paraId="39DDB160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5D662671" w14:textId="723FDEA9" w:rsidR="00072D85" w:rsidRPr="00696E9A" w:rsidRDefault="007D2048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U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>se</w:t>
      </w:r>
      <w:r w:rsidR="002F4AD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</w:t>
      </w:r>
      <w:r w:rsidR="000B01FE" w:rsidRPr="00696E9A">
        <w:rPr>
          <w:rFonts w:asciiTheme="minorHAnsi" w:hAnsiTheme="minorHAnsi" w:cstheme="minorHAnsi"/>
          <w:sz w:val="24"/>
          <w:szCs w:val="24"/>
          <w:highlight w:val="green"/>
        </w:rPr>
        <w:t>reduced diameter</w:t>
      </w:r>
      <w:r w:rsidR="002F4AD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Pasteur pipette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o further triturate the tissue slurry</w:t>
      </w:r>
      <w:r w:rsidR="00095AC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10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x</w:t>
      </w:r>
      <w:r w:rsidR="000B01F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If large pieces of tissue </w:t>
      </w:r>
      <w:r w:rsidR="00207D83" w:rsidRPr="00696E9A">
        <w:rPr>
          <w:rFonts w:asciiTheme="minorHAnsi" w:hAnsiTheme="minorHAnsi" w:cstheme="minorHAnsi"/>
          <w:sz w:val="24"/>
          <w:szCs w:val="24"/>
          <w:highlight w:val="green"/>
        </w:rPr>
        <w:t>remain</w:t>
      </w:r>
      <w:r w:rsidR="000B01F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, 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press </w:t>
      </w:r>
      <w:r w:rsidR="002F4AD3" w:rsidRPr="00696E9A">
        <w:rPr>
          <w:rFonts w:asciiTheme="minorHAnsi" w:hAnsiTheme="minorHAnsi" w:cstheme="minorHAnsi"/>
          <w:sz w:val="24"/>
          <w:szCs w:val="24"/>
          <w:highlight w:val="green"/>
        </w:rPr>
        <w:t>the tissue pieces against</w:t>
      </w:r>
      <w:r w:rsidR="00706E0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bottom of </w:t>
      </w:r>
      <w:r w:rsidR="002F4AD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e </w:t>
      </w:r>
      <w:r w:rsidR="00706E0E" w:rsidRPr="00696E9A">
        <w:rPr>
          <w:rFonts w:asciiTheme="minorHAnsi" w:hAnsiTheme="minorHAnsi" w:cstheme="minorHAnsi"/>
          <w:sz w:val="24"/>
          <w:szCs w:val="24"/>
          <w:highlight w:val="green"/>
        </w:rPr>
        <w:t>tube</w:t>
      </w:r>
      <w:r w:rsidR="002F4AD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>with</w:t>
      </w:r>
      <w:r w:rsidR="002F4AD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tip of the pipette gently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nd continue pipetting 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until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cells 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reach</w:t>
      </w:r>
      <w:r w:rsidR="00E71E1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>a fine suspension.</w:t>
      </w:r>
    </w:p>
    <w:p w14:paraId="351E7095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34EC53F3" w14:textId="42B8DAF4" w:rsidR="00706E0E" w:rsidRPr="00696E9A" w:rsidRDefault="00706E0E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Incubate the tissue at </w:t>
      </w:r>
      <w:r w:rsidR="00482C45" w:rsidRPr="00696E9A">
        <w:rPr>
          <w:rFonts w:asciiTheme="minorHAnsi" w:hAnsiTheme="minorHAnsi" w:cstheme="minorHAnsi"/>
          <w:sz w:val="24"/>
          <w:szCs w:val="24"/>
        </w:rPr>
        <w:t>37</w:t>
      </w:r>
      <w:r w:rsidR="00A70DB1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E71E15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°</w:t>
      </w:r>
      <w:r w:rsidR="00E71E15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C</w:t>
      </w:r>
      <w:r w:rsidR="00482C45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 xml:space="preserve">for </w:t>
      </w:r>
      <w:r w:rsidR="002F4AD3" w:rsidRPr="00696E9A">
        <w:rPr>
          <w:rFonts w:asciiTheme="minorHAnsi" w:hAnsiTheme="minorHAnsi" w:cstheme="minorHAnsi"/>
          <w:sz w:val="24"/>
          <w:szCs w:val="24"/>
        </w:rPr>
        <w:t xml:space="preserve">an additional </w:t>
      </w:r>
      <w:r w:rsidRPr="00696E9A">
        <w:rPr>
          <w:rFonts w:asciiTheme="minorHAnsi" w:hAnsiTheme="minorHAnsi" w:cstheme="minorHAnsi"/>
          <w:sz w:val="24"/>
          <w:szCs w:val="24"/>
        </w:rPr>
        <w:t>10 min</w:t>
      </w:r>
      <w:r w:rsidR="00E71E15">
        <w:rPr>
          <w:rFonts w:asciiTheme="minorHAnsi" w:hAnsiTheme="minorHAnsi" w:cstheme="minorHAnsi"/>
          <w:sz w:val="24"/>
          <w:szCs w:val="24"/>
        </w:rPr>
        <w:t>,</w:t>
      </w:r>
      <w:r w:rsidR="007B252B" w:rsidRPr="00696E9A">
        <w:rPr>
          <w:rFonts w:asciiTheme="minorHAnsi" w:hAnsiTheme="minorHAnsi" w:cstheme="minorHAnsi"/>
          <w:sz w:val="24"/>
          <w:szCs w:val="24"/>
        </w:rPr>
        <w:t xml:space="preserve"> repeating the previous mixing </w:t>
      </w:r>
      <w:r w:rsidR="00E71E15">
        <w:rPr>
          <w:rFonts w:asciiTheme="minorHAnsi" w:hAnsiTheme="minorHAnsi" w:cstheme="minorHAnsi"/>
          <w:sz w:val="24"/>
          <w:szCs w:val="24"/>
        </w:rPr>
        <w:t>steps</w:t>
      </w:r>
      <w:r w:rsidR="002F4AD3" w:rsidRPr="00696E9A">
        <w:rPr>
          <w:rFonts w:asciiTheme="minorHAnsi" w:hAnsiTheme="minorHAnsi" w:cstheme="minorHAnsi"/>
          <w:sz w:val="24"/>
          <w:szCs w:val="24"/>
        </w:rPr>
        <w:t>.</w:t>
      </w:r>
    </w:p>
    <w:p w14:paraId="228DCC88" w14:textId="77777777" w:rsidR="00706E0E" w:rsidRPr="00696E9A" w:rsidRDefault="00706E0E" w:rsidP="00DB2A96">
      <w:pPr>
        <w:rPr>
          <w:rFonts w:asciiTheme="minorHAnsi" w:hAnsiTheme="minorHAnsi" w:cstheme="minorHAnsi"/>
          <w:sz w:val="24"/>
          <w:szCs w:val="24"/>
        </w:rPr>
      </w:pPr>
    </w:p>
    <w:p w14:paraId="2BD263D6" w14:textId="3CFC3768" w:rsidR="00072D85" w:rsidRPr="00696E9A" w:rsidRDefault="001F7907" w:rsidP="00DB2A96">
      <w:pPr>
        <w:pStyle w:val="ListParagraph"/>
        <w:numPr>
          <w:ilvl w:val="0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Immunolabeling of stem cells</w:t>
      </w:r>
    </w:p>
    <w:p w14:paraId="32E6659A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  <w:highlight w:val="green"/>
        </w:rPr>
      </w:pPr>
    </w:p>
    <w:p w14:paraId="76C4222C" w14:textId="5600540B" w:rsidR="00072D85" w:rsidRPr="00696E9A" w:rsidRDefault="002F4AD3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Place the 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centrifuge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ubes on ice and use ice</w:t>
      </w:r>
      <w:r w:rsidR="001F790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-cold solutions for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e next </w:t>
      </w:r>
      <w:r w:rsidR="001F7907" w:rsidRPr="00696E9A">
        <w:rPr>
          <w:rFonts w:asciiTheme="minorHAnsi" w:hAnsiTheme="minorHAnsi" w:cstheme="minorHAnsi"/>
          <w:sz w:val="24"/>
          <w:szCs w:val="24"/>
          <w:highlight w:val="green"/>
        </w:rPr>
        <w:t>steps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Strain the </w:t>
      </w:r>
      <w:r w:rsidR="001C4678" w:rsidRPr="00696E9A">
        <w:rPr>
          <w:rFonts w:asciiTheme="minorHAnsi" w:hAnsiTheme="minorHAnsi" w:cstheme="minorHAnsi"/>
          <w:sz w:val="24"/>
          <w:szCs w:val="24"/>
          <w:highlight w:val="green"/>
        </w:rPr>
        <w:t>dissociated cells</w:t>
      </w:r>
      <w:r w:rsidR="00950EC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rough a </w:t>
      </w:r>
      <w:r w:rsidR="001C4678" w:rsidRPr="00696E9A">
        <w:rPr>
          <w:rFonts w:asciiTheme="minorHAnsi" w:hAnsiTheme="minorHAnsi" w:cstheme="minorHAnsi"/>
          <w:sz w:val="24"/>
          <w:szCs w:val="24"/>
          <w:highlight w:val="green"/>
        </w:rPr>
        <w:t>4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BE35BE" w:rsidRPr="00696E9A">
        <w:rPr>
          <w:rFonts w:asciiTheme="minorHAnsi" w:hAnsiTheme="minorHAnsi" w:cstheme="minorHAnsi"/>
          <w:sz w:val="24"/>
          <w:szCs w:val="24"/>
          <w:highlight w:val="green"/>
        </w:rPr>
        <w:sym w:font="Symbol" w:char="F06D"/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m cell strainer</w:t>
      </w:r>
      <w:r w:rsidR="00D5150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into a 5</w:t>
      </w:r>
      <w:r w:rsidR="007B252B" w:rsidRPr="00696E9A">
        <w:rPr>
          <w:rFonts w:asciiTheme="minorHAnsi" w:hAnsiTheme="minorHAnsi" w:cstheme="minorHAnsi"/>
          <w:sz w:val="24"/>
          <w:szCs w:val="24"/>
          <w:highlight w:val="green"/>
        </w:rPr>
        <w:t>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1C4678"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L centrifuge </w:t>
      </w:r>
      <w:r w:rsidR="001C467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ube. 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op the filter with </w:t>
      </w:r>
      <w:r w:rsidR="001C4678" w:rsidRPr="00696E9A">
        <w:rPr>
          <w:rFonts w:asciiTheme="minorHAnsi" w:hAnsiTheme="minorHAnsi" w:cstheme="minorHAnsi"/>
          <w:sz w:val="24"/>
          <w:szCs w:val="24"/>
          <w:highlight w:val="green"/>
        </w:rPr>
        <w:t>10.0 m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 of</w:t>
      </w:r>
      <w:r w:rsidR="001C467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HBSS solution</w:t>
      </w:r>
      <w:r w:rsidR="00BE35B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>to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ensure that cells 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>pass through the mesh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in this additional solution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</w:p>
    <w:p w14:paraId="41CE84CF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  <w:highlight w:val="green"/>
        </w:rPr>
      </w:pPr>
    </w:p>
    <w:p w14:paraId="385D4923" w14:textId="2B91E98C" w:rsidR="00072D85" w:rsidRPr="00696E9A" w:rsidRDefault="00615738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ransfer the </w:t>
      </w:r>
      <w:r w:rsidR="00BE35BE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filtered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cell</w:t>
      </w:r>
      <w:r w:rsidR="00BE35BE" w:rsidRPr="00696E9A">
        <w:rPr>
          <w:rFonts w:asciiTheme="minorHAnsi" w:hAnsiTheme="minorHAnsi" w:cstheme="minorHAnsi"/>
          <w:sz w:val="24"/>
          <w:szCs w:val="24"/>
          <w:highlight w:val="green"/>
        </w:rPr>
        <w:t>s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into 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 fresh 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>15</w:t>
      </w:r>
      <w:r w:rsidR="00A70DB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centrifuge 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ube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and centrifuge the cell suspension at 30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6A0FCC" w:rsidRPr="00696E9A">
        <w:rPr>
          <w:rFonts w:asciiTheme="minorHAnsi" w:hAnsiTheme="minorHAnsi" w:cstheme="minorHAnsi"/>
          <w:i/>
          <w:iCs/>
          <w:sz w:val="24"/>
          <w:szCs w:val="24"/>
          <w:highlight w:val="green"/>
        </w:rPr>
        <w:t xml:space="preserve">x </w:t>
      </w:r>
      <w:r w:rsidRPr="00696E9A">
        <w:rPr>
          <w:rFonts w:asciiTheme="minorHAnsi" w:hAnsiTheme="minorHAnsi" w:cstheme="minorHAnsi"/>
          <w:i/>
          <w:iCs/>
          <w:sz w:val="24"/>
          <w:szCs w:val="24"/>
          <w:highlight w:val="green"/>
        </w:rPr>
        <w:t>g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for 10 min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t 4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9B3AF1" w:rsidRPr="00696E9A">
        <w:rPr>
          <w:rFonts w:asciiTheme="minorHAnsi" w:eastAsia="Times New Roman" w:hAnsiTheme="minorHAnsi" w:cstheme="minorHAnsi"/>
          <w:color w:val="212121"/>
          <w:sz w:val="24"/>
          <w:szCs w:val="24"/>
          <w:highlight w:val="green"/>
          <w:shd w:val="clear" w:color="auto" w:fill="FFFFFF"/>
        </w:rPr>
        <w:t>°C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Aspirate 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nd discard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the supernatant completely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696E9A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nd 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>carefully using a vacuum aspirator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</w:p>
    <w:p w14:paraId="328E4C2E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3FAD8A07" w14:textId="05604820" w:rsidR="00072D85" w:rsidRPr="00696E9A" w:rsidRDefault="001924CF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Re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>suspend the pellet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in 160 </w:t>
      </w:r>
      <w:r w:rsidR="00BE35BE" w:rsidRPr="00696E9A">
        <w:rPr>
          <w:rFonts w:asciiTheme="minorHAnsi" w:hAnsiTheme="minorHAnsi" w:cstheme="minorHAnsi"/>
          <w:sz w:val="24"/>
          <w:szCs w:val="24"/>
          <w:highlight w:val="green"/>
        </w:rPr>
        <w:sym w:font="Symbol" w:char="F06D"/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</w:t>
      </w:r>
      <w:r w:rsidR="00164B29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magnetic column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buffer.</w:t>
      </w:r>
      <w:r w:rsidR="008825D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577F9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o obtain 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e </w:t>
      </w:r>
      <w:r w:rsidR="00577F93" w:rsidRPr="00696E9A">
        <w:rPr>
          <w:rFonts w:asciiTheme="minorHAnsi" w:hAnsiTheme="minorHAnsi" w:cstheme="minorHAnsi"/>
          <w:sz w:val="24"/>
          <w:szCs w:val="24"/>
          <w:highlight w:val="green"/>
        </w:rPr>
        <w:t>single-cell suspension before magnetic labeling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,</w:t>
      </w:r>
      <w:r w:rsidR="00577F9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pass cells through 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 xml:space="preserve">a </w:t>
      </w:r>
      <w:r w:rsidR="00577F93" w:rsidRPr="00696E9A">
        <w:rPr>
          <w:rFonts w:asciiTheme="minorHAnsi" w:hAnsiTheme="minorHAnsi" w:cstheme="minorHAnsi"/>
          <w:sz w:val="24"/>
          <w:szCs w:val="24"/>
          <w:highlight w:val="green"/>
        </w:rPr>
        <w:t>3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577F93" w:rsidRPr="00696E9A">
        <w:rPr>
          <w:rFonts w:asciiTheme="minorHAnsi" w:hAnsiTheme="minorHAnsi" w:cstheme="minorHAnsi"/>
          <w:sz w:val="24"/>
          <w:szCs w:val="24"/>
          <w:highlight w:val="green"/>
        </w:rPr>
        <w:sym w:font="Symbol" w:char="F06D"/>
      </w:r>
      <w:r w:rsidR="00577F93" w:rsidRPr="00696E9A">
        <w:rPr>
          <w:rFonts w:asciiTheme="minorHAnsi" w:hAnsiTheme="minorHAnsi" w:cstheme="minorHAnsi"/>
          <w:sz w:val="24"/>
          <w:szCs w:val="24"/>
          <w:highlight w:val="green"/>
        </w:rPr>
        <w:t>m nylon mesh to remove cell clumps, whic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h 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can otherwise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clog the column</w:t>
      </w:r>
      <w:r w:rsidR="00577F93"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</w:p>
    <w:p w14:paraId="5D49DC2C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71AEEA95" w14:textId="112E494A" w:rsidR="00072D85" w:rsidRPr="00696E9A" w:rsidRDefault="001924CF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Add 4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BE35BE" w:rsidRPr="00696E9A">
        <w:rPr>
          <w:rFonts w:asciiTheme="minorHAnsi" w:hAnsiTheme="minorHAnsi" w:cstheme="minorHAnsi"/>
          <w:sz w:val="24"/>
          <w:szCs w:val="24"/>
          <w:highlight w:val="green"/>
        </w:rPr>
        <w:sym w:font="Symbol" w:char="F06D"/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077E7B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anti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-prominin-1 micro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beads to each </w:t>
      </w:r>
      <w:r w:rsidR="00740534" w:rsidRPr="00696E9A">
        <w:rPr>
          <w:rFonts w:asciiTheme="minorHAnsi" w:hAnsiTheme="minorHAnsi" w:cstheme="minorHAnsi"/>
          <w:sz w:val="24"/>
          <w:szCs w:val="24"/>
          <w:highlight w:val="green"/>
        </w:rPr>
        <w:t>15</w:t>
      </w:r>
      <w:r w:rsidR="00A70DB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740534" w:rsidRPr="00696E9A">
        <w:rPr>
          <w:rFonts w:asciiTheme="minorHAnsi" w:hAnsiTheme="minorHAnsi" w:cstheme="minorHAnsi"/>
          <w:sz w:val="24"/>
          <w:szCs w:val="24"/>
          <w:highlight w:val="green"/>
        </w:rPr>
        <w:t>mL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ube, mix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,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nd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incubate in 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 xml:space="preserve">a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refrigerator for 15 min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proofErr w:type="gramStart"/>
      <w:r w:rsidR="00E71E15">
        <w:rPr>
          <w:rFonts w:asciiTheme="minorHAnsi" w:hAnsiTheme="minorHAnsi" w:cstheme="minorHAnsi"/>
          <w:sz w:val="24"/>
          <w:szCs w:val="24"/>
          <w:highlight w:val="green"/>
        </w:rPr>
        <w:t>in order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for</w:t>
      </w:r>
      <w:proofErr w:type="gramEnd"/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antibody to bind to 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p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>rominin-1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-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>expressing cells.</w:t>
      </w:r>
    </w:p>
    <w:p w14:paraId="229D62F3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216255C7" w14:textId="1D0DF60B" w:rsidR="00072D85" w:rsidRPr="00696E9A" w:rsidRDefault="009F4C84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Wash the cells by adding 1.0</w:t>
      </w:r>
      <w:r w:rsidR="00E71E15">
        <w:rPr>
          <w:rFonts w:asciiTheme="minorHAnsi" w:hAnsiTheme="minorHAnsi" w:cstheme="minorHAnsi"/>
          <w:sz w:val="24"/>
          <w:szCs w:val="24"/>
          <w:highlight w:val="green"/>
        </w:rPr>
        <w:t>–</w:t>
      </w:r>
      <w:r w:rsidR="00DA10B3" w:rsidRPr="00696E9A">
        <w:rPr>
          <w:rFonts w:asciiTheme="minorHAnsi" w:hAnsiTheme="minorHAnsi" w:cstheme="minorHAnsi"/>
          <w:sz w:val="24"/>
          <w:szCs w:val="24"/>
          <w:highlight w:val="green"/>
        </w:rPr>
        <w:t>2.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C74B30"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DA10B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column </w:t>
      </w:r>
      <w:r w:rsidR="00C74B30" w:rsidRPr="00696E9A">
        <w:rPr>
          <w:rFonts w:asciiTheme="minorHAnsi" w:hAnsiTheme="minorHAnsi" w:cstheme="minorHAnsi"/>
          <w:sz w:val="24"/>
          <w:szCs w:val="24"/>
          <w:highlight w:val="green"/>
        </w:rPr>
        <w:t>buffer X</w:t>
      </w:r>
      <w:r w:rsidR="00815376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C74B30" w:rsidRPr="00696E9A">
        <w:rPr>
          <w:rFonts w:asciiTheme="minorHAnsi" w:hAnsiTheme="minorHAnsi" w:cstheme="minorHAnsi"/>
          <w:sz w:val="24"/>
          <w:szCs w:val="24"/>
          <w:highlight w:val="green"/>
        </w:rPr>
        <w:t>and centrifuge at 30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6A0FCC" w:rsidRPr="00696E9A">
        <w:rPr>
          <w:rFonts w:asciiTheme="minorHAnsi" w:hAnsiTheme="minorHAnsi" w:cstheme="minorHAnsi"/>
          <w:i/>
          <w:iCs/>
          <w:sz w:val="24"/>
          <w:szCs w:val="24"/>
          <w:highlight w:val="green"/>
        </w:rPr>
        <w:t xml:space="preserve">x </w:t>
      </w:r>
      <w:r w:rsidR="00C74B30" w:rsidRPr="00696E9A">
        <w:rPr>
          <w:rFonts w:asciiTheme="minorHAnsi" w:hAnsiTheme="minorHAnsi" w:cstheme="minorHAnsi"/>
          <w:i/>
          <w:iCs/>
          <w:sz w:val="24"/>
          <w:szCs w:val="24"/>
          <w:highlight w:val="green"/>
        </w:rPr>
        <w:t>g</w:t>
      </w:r>
      <w:r w:rsidR="00C74B30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for 10 min. Aspirate the supernatant completely.</w:t>
      </w:r>
    </w:p>
    <w:p w14:paraId="082BC33B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5A3258CE" w14:textId="3BA4B7C6" w:rsidR="00DA10B3" w:rsidRPr="00696E9A" w:rsidRDefault="00DA10B3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Resuspend the pellet in 1.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 of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>column</w:t>
      </w:r>
      <w:r w:rsidR="000D70E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in</w:t>
      </w:r>
      <w:r w:rsidR="00B931F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buffer </w:t>
      </w:r>
      <w:r w:rsidR="00696E9A" w:rsidRPr="00696E9A">
        <w:rPr>
          <w:rFonts w:asciiTheme="minorHAnsi" w:hAnsiTheme="minorHAnsi" w:cstheme="minorHAnsi"/>
          <w:sz w:val="24"/>
          <w:szCs w:val="24"/>
          <w:highlight w:val="green"/>
        </w:rPr>
        <w:t>X.</w:t>
      </w:r>
    </w:p>
    <w:p w14:paraId="1DB1952E" w14:textId="77777777" w:rsidR="006A0FCC" w:rsidRPr="00696E9A" w:rsidRDefault="006A0FCC" w:rsidP="00DB2A96">
      <w:pPr>
        <w:pStyle w:val="ListParagraph"/>
        <w:rPr>
          <w:rFonts w:asciiTheme="minorHAnsi" w:hAnsiTheme="minorHAnsi" w:cstheme="minorHAnsi"/>
          <w:b/>
          <w:sz w:val="24"/>
          <w:szCs w:val="24"/>
        </w:rPr>
      </w:pPr>
    </w:p>
    <w:p w14:paraId="3F340BD1" w14:textId="392AEE1D" w:rsidR="006A0FCC" w:rsidRPr="00696E9A" w:rsidRDefault="006A0FCC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bCs/>
          <w:sz w:val="24"/>
          <w:szCs w:val="24"/>
        </w:rPr>
        <w:t>NOTE:</w:t>
      </w:r>
      <w:r w:rsidRPr="00696E9A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>If small clumps are seen after the resuspension of pellet with 1.0 mL of column buffer X, it should be removed carefully using a tip of the Pasteur pipette</w:t>
      </w:r>
      <w:r w:rsidR="00E71E15">
        <w:rPr>
          <w:rFonts w:asciiTheme="minorHAnsi" w:hAnsiTheme="minorHAnsi" w:cstheme="minorHAnsi"/>
          <w:sz w:val="24"/>
          <w:szCs w:val="24"/>
        </w:rPr>
        <w:t>;</w:t>
      </w:r>
      <w:r w:rsidRPr="00696E9A">
        <w:rPr>
          <w:rFonts w:asciiTheme="minorHAnsi" w:hAnsiTheme="minorHAnsi" w:cstheme="minorHAnsi"/>
          <w:sz w:val="24"/>
          <w:szCs w:val="24"/>
        </w:rPr>
        <w:t xml:space="preserve"> otherwise</w:t>
      </w:r>
      <w:r w:rsidR="00E71E15">
        <w:rPr>
          <w:rFonts w:asciiTheme="minorHAnsi" w:hAnsiTheme="minorHAnsi" w:cstheme="minorHAnsi"/>
          <w:sz w:val="24"/>
          <w:szCs w:val="24"/>
        </w:rPr>
        <w:t>,</w:t>
      </w:r>
      <w:r w:rsidRPr="00696E9A">
        <w:rPr>
          <w:rFonts w:asciiTheme="minorHAnsi" w:hAnsiTheme="minorHAnsi" w:cstheme="minorHAnsi"/>
          <w:sz w:val="24"/>
          <w:szCs w:val="24"/>
        </w:rPr>
        <w:t xml:space="preserve"> these clumps can block the magnetic column during cell sorting.  </w:t>
      </w:r>
    </w:p>
    <w:p w14:paraId="4FBCAD4A" w14:textId="77777777" w:rsidR="00600FEE" w:rsidRPr="00696E9A" w:rsidRDefault="00600FEE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6C65EC77" w14:textId="520311D6" w:rsidR="00072D85" w:rsidRPr="00696E9A" w:rsidRDefault="00C74B30" w:rsidP="00DB2A96">
      <w:pPr>
        <w:pStyle w:val="ListParagraph"/>
        <w:numPr>
          <w:ilvl w:val="0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Magnetic c</w:t>
      </w:r>
      <w:r w:rsidR="00600FEE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olum</w:t>
      </w:r>
      <w:r w:rsidR="00BC32AF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n</w:t>
      </w:r>
      <w:r w:rsidR="00600FEE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 xml:space="preserve"> </w:t>
      </w:r>
      <w:r w:rsidR="00696E9A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p</w:t>
      </w:r>
      <w:r w:rsidR="00600FEE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 xml:space="preserve">reparation, </w:t>
      </w:r>
      <w:r w:rsidR="00696E9A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c</w:t>
      </w:r>
      <w:r w:rsidR="00600FEE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ell sorting</w:t>
      </w:r>
      <w:r w:rsidR="00503E75">
        <w:rPr>
          <w:rFonts w:asciiTheme="minorHAnsi" w:hAnsiTheme="minorHAnsi" w:cstheme="minorHAnsi"/>
          <w:b/>
          <w:sz w:val="24"/>
          <w:szCs w:val="24"/>
          <w:highlight w:val="green"/>
        </w:rPr>
        <w:t>,</w:t>
      </w:r>
      <w:r w:rsidR="00600FEE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 xml:space="preserve"> and </w:t>
      </w:r>
      <w:r w:rsidR="00696E9A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p</w:t>
      </w:r>
      <w:r w:rsidR="00600FEE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lating</w:t>
      </w:r>
      <w:r w:rsidR="00C047C9"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 xml:space="preserve"> </w:t>
      </w:r>
    </w:p>
    <w:p w14:paraId="28FA45A9" w14:textId="17E97522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776D80EB" w14:textId="21A799C7" w:rsidR="006A0FCC" w:rsidRPr="00696E9A" w:rsidRDefault="006A0FCC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bCs/>
          <w:sz w:val="24"/>
          <w:szCs w:val="24"/>
        </w:rPr>
        <w:t>NOTE:</w:t>
      </w:r>
      <w:r w:rsidRPr="00696E9A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>The magnetic separation from different genotype conditions (disease v</w:t>
      </w:r>
      <w:r w:rsidR="00503E75">
        <w:rPr>
          <w:rFonts w:asciiTheme="minorHAnsi" w:hAnsiTheme="minorHAnsi" w:cstheme="minorHAnsi"/>
          <w:sz w:val="24"/>
          <w:szCs w:val="24"/>
        </w:rPr>
        <w:t>s.</w:t>
      </w:r>
      <w:r w:rsidRPr="00696E9A">
        <w:rPr>
          <w:rFonts w:asciiTheme="minorHAnsi" w:hAnsiTheme="minorHAnsi" w:cstheme="minorHAnsi"/>
          <w:sz w:val="24"/>
          <w:szCs w:val="24"/>
        </w:rPr>
        <w:t xml:space="preserve"> control) must be performed at same time</w:t>
      </w:r>
      <w:r w:rsidR="00503E75">
        <w:rPr>
          <w:rFonts w:asciiTheme="minorHAnsi" w:hAnsiTheme="minorHAnsi" w:cstheme="minorHAnsi"/>
          <w:sz w:val="24"/>
          <w:szCs w:val="24"/>
        </w:rPr>
        <w:t>,</w:t>
      </w:r>
      <w:r w:rsidRPr="00696E9A">
        <w:rPr>
          <w:rFonts w:asciiTheme="minorHAnsi" w:hAnsiTheme="minorHAnsi" w:cstheme="minorHAnsi"/>
          <w:sz w:val="24"/>
          <w:szCs w:val="24"/>
        </w:rPr>
        <w:t xml:space="preserve"> since any delay </w:t>
      </w:r>
      <w:r w:rsidR="00503E75">
        <w:rPr>
          <w:rFonts w:asciiTheme="minorHAnsi" w:hAnsiTheme="minorHAnsi" w:cstheme="minorHAnsi"/>
          <w:sz w:val="24"/>
          <w:szCs w:val="24"/>
        </w:rPr>
        <w:t>may</w:t>
      </w:r>
      <w:r w:rsidRPr="00696E9A">
        <w:rPr>
          <w:rFonts w:asciiTheme="minorHAnsi" w:hAnsiTheme="minorHAnsi" w:cstheme="minorHAnsi"/>
          <w:sz w:val="24"/>
          <w:szCs w:val="24"/>
        </w:rPr>
        <w:t xml:space="preserve"> affect the neurosphere morphology. </w:t>
      </w:r>
    </w:p>
    <w:p w14:paraId="723F548B" w14:textId="7904FE45" w:rsidR="006A0FCC" w:rsidRPr="00696E9A" w:rsidRDefault="006A0FCC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2594CB49" w14:textId="35C324F6" w:rsidR="00072D85" w:rsidRPr="00696E9A" w:rsidRDefault="000D70E1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lastRenderedPageBreak/>
        <w:t>Prepare the magnetic columns by placing them on the magnetic stand</w:t>
      </w:r>
      <w:r w:rsidR="00D34D2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e</w:t>
      </w:r>
      <w:r w:rsidR="00E81469" w:rsidRPr="00696E9A">
        <w:rPr>
          <w:rFonts w:asciiTheme="minorHAnsi" w:hAnsiTheme="minorHAnsi" w:cstheme="minorHAnsi"/>
          <w:sz w:val="24"/>
          <w:szCs w:val="24"/>
          <w:highlight w:val="green"/>
        </w:rPr>
        <w:t>xposed to the magnetic field. Rinse the column</w:t>
      </w:r>
      <w:r w:rsidR="00D34D2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nce with </w:t>
      </w:r>
      <w:r w:rsidR="00513995" w:rsidRPr="00696E9A">
        <w:rPr>
          <w:rFonts w:asciiTheme="minorHAnsi" w:hAnsiTheme="minorHAnsi" w:cstheme="minorHAnsi"/>
          <w:sz w:val="24"/>
          <w:szCs w:val="24"/>
          <w:highlight w:val="green"/>
        </w:rPr>
        <w:t>500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BE35BE" w:rsidRPr="00696E9A">
        <w:rPr>
          <w:rFonts w:asciiTheme="minorHAnsi" w:hAnsiTheme="minorHAnsi" w:cstheme="minorHAnsi"/>
          <w:sz w:val="24"/>
          <w:szCs w:val="24"/>
          <w:highlight w:val="green"/>
        </w:rPr>
        <w:sym w:font="Symbol" w:char="F06D"/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51399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buffer X by applying buffer </w:t>
      </w:r>
      <w:r w:rsidR="00D34D2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at drips into a 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centrifuge</w:t>
      </w:r>
      <w:r w:rsidR="00D34D2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ube to be discarded</w:t>
      </w:r>
      <w:r w:rsidR="00513995"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</w:p>
    <w:p w14:paraId="00C56D53" w14:textId="4E7D08D5" w:rsidR="006A0FCC" w:rsidRPr="00696E9A" w:rsidRDefault="006A0FCC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5D802916" w14:textId="5CD04506" w:rsidR="006A0FCC" w:rsidRPr="00696E9A" w:rsidRDefault="006A0FCC" w:rsidP="00DB2A96">
      <w:pPr>
        <w:pStyle w:val="ListParagraph"/>
        <w:ind w:left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NOTE: </w:t>
      </w:r>
      <w:r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>Prepare fresh magnetic column buffer X for each experiment</w:t>
      </w:r>
      <w:r w:rsidR="00503E75">
        <w:rPr>
          <w:rFonts w:asciiTheme="minorHAnsi" w:hAnsiTheme="minorHAnsi" w:cstheme="minorHAnsi"/>
          <w:color w:val="000000" w:themeColor="text1"/>
          <w:sz w:val="24"/>
          <w:szCs w:val="24"/>
        </w:rPr>
        <w:t>; if not,</w:t>
      </w:r>
      <w:r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then stem cell yield will be low.</w:t>
      </w:r>
    </w:p>
    <w:p w14:paraId="514F3BB5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  <w:highlight w:val="green"/>
        </w:rPr>
      </w:pPr>
    </w:p>
    <w:p w14:paraId="60510ED7" w14:textId="17DDF4AA" w:rsidR="006A0FCC" w:rsidRPr="00696E9A" w:rsidRDefault="000D70E1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A</w:t>
      </w:r>
      <w:r w:rsidR="00513995" w:rsidRPr="00696E9A">
        <w:rPr>
          <w:rFonts w:asciiTheme="minorHAnsi" w:hAnsiTheme="minorHAnsi" w:cstheme="minorHAnsi"/>
          <w:sz w:val="24"/>
          <w:szCs w:val="24"/>
          <w:highlight w:val="green"/>
        </w:rPr>
        <w:t>pply the labeled cell suspension onto the column. Collect the flowthrough containing unlabeled cells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D34D2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at mainly consist of 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>cerebellar</w:t>
      </w:r>
      <w:r w:rsidR="003B05A6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neuronal/glial mixed</w:t>
      </w:r>
      <w:r w:rsidR="00D34D2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cells 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into </w:t>
      </w:r>
      <w:r w:rsidR="00D34D25" w:rsidRPr="00696E9A">
        <w:rPr>
          <w:rFonts w:asciiTheme="minorHAnsi" w:hAnsiTheme="minorHAnsi" w:cstheme="minorHAnsi"/>
          <w:sz w:val="24"/>
          <w:szCs w:val="24"/>
          <w:highlight w:val="green"/>
        </w:rPr>
        <w:t>fresh 15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D34D25"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L 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>tube</w:t>
      </w:r>
      <w:r w:rsidR="00D34D25" w:rsidRPr="00696E9A">
        <w:rPr>
          <w:rFonts w:asciiTheme="minorHAnsi" w:hAnsiTheme="minorHAnsi" w:cstheme="minorHAnsi"/>
          <w:sz w:val="24"/>
          <w:szCs w:val="24"/>
          <w:highlight w:val="green"/>
        </w:rPr>
        <w:t>s</w:t>
      </w:r>
      <w:r w:rsidR="000A78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4A3680" w:rsidRPr="00696E9A">
        <w:rPr>
          <w:rFonts w:asciiTheme="minorHAnsi" w:hAnsiTheme="minorHAnsi" w:cstheme="minorHAnsi"/>
          <w:sz w:val="24"/>
          <w:szCs w:val="24"/>
        </w:rPr>
        <w:t>(</w:t>
      </w:r>
      <w:r w:rsidR="004A3680" w:rsidRPr="00696E9A">
        <w:rPr>
          <w:rFonts w:asciiTheme="minorHAnsi" w:hAnsiTheme="minorHAnsi" w:cstheme="minorHAnsi"/>
          <w:b/>
          <w:bCs/>
          <w:sz w:val="24"/>
          <w:szCs w:val="24"/>
        </w:rPr>
        <w:t>F</w:t>
      </w:r>
      <w:r w:rsidR="000A78CC" w:rsidRPr="00696E9A">
        <w:rPr>
          <w:rFonts w:asciiTheme="minorHAnsi" w:hAnsiTheme="minorHAnsi" w:cstheme="minorHAnsi"/>
          <w:b/>
          <w:bCs/>
          <w:sz w:val="24"/>
          <w:szCs w:val="24"/>
        </w:rPr>
        <w:t>ig</w:t>
      </w:r>
      <w:r w:rsidR="004A3680" w:rsidRPr="00696E9A">
        <w:rPr>
          <w:rFonts w:asciiTheme="minorHAnsi" w:hAnsiTheme="minorHAnsi" w:cstheme="minorHAnsi"/>
          <w:b/>
          <w:bCs/>
          <w:sz w:val="24"/>
          <w:szCs w:val="24"/>
        </w:rPr>
        <w:t>ure</w:t>
      </w:r>
      <w:r w:rsidR="000A78CC" w:rsidRPr="00696E9A">
        <w:rPr>
          <w:rFonts w:asciiTheme="minorHAnsi" w:hAnsiTheme="minorHAnsi" w:cstheme="minorHAnsi"/>
          <w:b/>
          <w:bCs/>
          <w:sz w:val="24"/>
          <w:szCs w:val="24"/>
        </w:rPr>
        <w:t xml:space="preserve"> 1</w:t>
      </w:r>
      <w:r w:rsidR="00520732" w:rsidRPr="00696E9A">
        <w:rPr>
          <w:rFonts w:asciiTheme="minorHAnsi" w:hAnsiTheme="minorHAnsi" w:cstheme="minorHAnsi"/>
          <w:b/>
          <w:bCs/>
          <w:sz w:val="24"/>
          <w:szCs w:val="24"/>
        </w:rPr>
        <w:t>A</w:t>
      </w:r>
      <w:r w:rsidR="004A3680" w:rsidRPr="00696E9A">
        <w:rPr>
          <w:rFonts w:asciiTheme="minorHAnsi" w:hAnsiTheme="minorHAnsi" w:cstheme="minorHAnsi"/>
          <w:sz w:val="24"/>
          <w:szCs w:val="24"/>
        </w:rPr>
        <w:t>)</w:t>
      </w:r>
      <w:r w:rsidR="005B7D08" w:rsidRPr="00696E9A">
        <w:rPr>
          <w:rFonts w:asciiTheme="minorHAnsi" w:hAnsiTheme="minorHAnsi" w:cstheme="minorHAnsi"/>
          <w:sz w:val="24"/>
          <w:szCs w:val="24"/>
        </w:rPr>
        <w:t>.</w:t>
      </w:r>
      <w:r w:rsidR="00D34D25" w:rsidRPr="00696E9A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0AF84471" w14:textId="77777777" w:rsidR="008825D5" w:rsidRPr="00696E9A" w:rsidRDefault="008825D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  <w:highlight w:val="green"/>
        </w:rPr>
      </w:pPr>
    </w:p>
    <w:p w14:paraId="7366B023" w14:textId="4808081C" w:rsidR="006A0FCC" w:rsidRPr="00696E9A" w:rsidRDefault="00D34D25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Wash the column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 xml:space="preserve"> 3x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with 500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sym w:font="Symbol" w:char="F06D"/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 of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buffer X</w:t>
      </w:r>
      <w:r w:rsidR="00F53BA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(each wash takes</w:t>
      </w:r>
      <w:r w:rsidR="00D0478F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round</w:t>
      </w:r>
      <w:r w:rsidR="004D644D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2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–</w:t>
      </w:r>
      <w:r w:rsidR="004D644D" w:rsidRPr="00696E9A">
        <w:rPr>
          <w:rFonts w:asciiTheme="minorHAnsi" w:hAnsiTheme="minorHAnsi" w:cstheme="minorHAnsi"/>
          <w:sz w:val="24"/>
          <w:szCs w:val="24"/>
          <w:highlight w:val="green"/>
        </w:rPr>
        <w:t>4</w:t>
      </w:r>
      <w:r w:rsidR="00F53BA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min)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</w:t>
      </w:r>
    </w:p>
    <w:p w14:paraId="2B12F9DA" w14:textId="77777777" w:rsidR="006A0FCC" w:rsidRPr="00696E9A" w:rsidRDefault="006A0FCC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0751C9D7" w14:textId="27518DA0" w:rsidR="00072D85" w:rsidRPr="00696E9A" w:rsidRDefault="006A0FCC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NOTE: </w:t>
      </w:r>
      <w:r w:rsidR="0045390F" w:rsidRPr="00696E9A">
        <w:rPr>
          <w:rFonts w:asciiTheme="minorHAnsi" w:hAnsiTheme="minorHAnsi" w:cstheme="minorHAnsi"/>
          <w:sz w:val="24"/>
          <w:szCs w:val="24"/>
        </w:rPr>
        <w:t xml:space="preserve">Cerebellar </w:t>
      </w:r>
      <w:r w:rsidR="003B05A6" w:rsidRPr="00696E9A">
        <w:rPr>
          <w:rFonts w:asciiTheme="minorHAnsi" w:hAnsiTheme="minorHAnsi" w:cstheme="minorHAnsi"/>
          <w:sz w:val="24"/>
          <w:szCs w:val="24"/>
        </w:rPr>
        <w:t xml:space="preserve">neuronal/glial </w:t>
      </w:r>
      <w:r w:rsidR="0045390F" w:rsidRPr="00696E9A">
        <w:rPr>
          <w:rFonts w:asciiTheme="minorHAnsi" w:hAnsiTheme="minorHAnsi" w:cstheme="minorHAnsi"/>
          <w:sz w:val="24"/>
          <w:szCs w:val="24"/>
        </w:rPr>
        <w:t xml:space="preserve">mixed </w:t>
      </w:r>
      <w:r w:rsidR="006F5DDB" w:rsidRPr="00696E9A">
        <w:rPr>
          <w:rFonts w:asciiTheme="minorHAnsi" w:hAnsiTheme="minorHAnsi" w:cstheme="minorHAnsi"/>
          <w:sz w:val="24"/>
          <w:szCs w:val="24"/>
        </w:rPr>
        <w:t>culture</w:t>
      </w:r>
      <w:r w:rsidR="0045390F" w:rsidRPr="00696E9A">
        <w:rPr>
          <w:rFonts w:asciiTheme="minorHAnsi" w:hAnsiTheme="minorHAnsi" w:cstheme="minorHAnsi"/>
          <w:sz w:val="24"/>
          <w:szCs w:val="24"/>
        </w:rPr>
        <w:t xml:space="preserve"> enriched with </w:t>
      </w:r>
      <w:r w:rsidR="00AF1016" w:rsidRPr="00696E9A">
        <w:rPr>
          <w:rFonts w:asciiTheme="minorHAnsi" w:hAnsiTheme="minorHAnsi" w:cstheme="minorHAnsi"/>
          <w:sz w:val="24"/>
          <w:szCs w:val="24"/>
        </w:rPr>
        <w:t>c</w:t>
      </w:r>
      <w:r w:rsidR="007D2048" w:rsidRPr="00696E9A">
        <w:rPr>
          <w:rFonts w:asciiTheme="minorHAnsi" w:hAnsiTheme="minorHAnsi" w:cstheme="minorHAnsi"/>
          <w:sz w:val="24"/>
          <w:szCs w:val="24"/>
        </w:rPr>
        <w:t xml:space="preserve">erebellar </w:t>
      </w:r>
      <w:r w:rsidR="00D34D25" w:rsidRPr="00696E9A">
        <w:rPr>
          <w:rFonts w:asciiTheme="minorHAnsi" w:hAnsiTheme="minorHAnsi" w:cstheme="minorHAnsi"/>
          <w:sz w:val="24"/>
          <w:szCs w:val="24"/>
        </w:rPr>
        <w:t>granul</w:t>
      </w:r>
      <w:r w:rsidR="006F5DDB" w:rsidRPr="00696E9A">
        <w:rPr>
          <w:rFonts w:asciiTheme="minorHAnsi" w:hAnsiTheme="minorHAnsi" w:cstheme="minorHAnsi"/>
          <w:sz w:val="24"/>
          <w:szCs w:val="24"/>
        </w:rPr>
        <w:t xml:space="preserve">ar </w:t>
      </w:r>
      <w:r w:rsidR="006F1BB6" w:rsidRPr="00696E9A">
        <w:rPr>
          <w:rFonts w:asciiTheme="minorHAnsi" w:hAnsiTheme="minorHAnsi" w:cstheme="minorHAnsi"/>
          <w:sz w:val="24"/>
          <w:szCs w:val="24"/>
        </w:rPr>
        <w:t>neurons</w:t>
      </w:r>
      <w:r w:rsidR="00D34D25" w:rsidRPr="00696E9A">
        <w:rPr>
          <w:rFonts w:asciiTheme="minorHAnsi" w:hAnsiTheme="minorHAnsi" w:cstheme="minorHAnsi"/>
          <w:sz w:val="24"/>
          <w:szCs w:val="24"/>
        </w:rPr>
        <w:t xml:space="preserve"> can</w:t>
      </w:r>
      <w:r w:rsidR="00CF7A44">
        <w:rPr>
          <w:rFonts w:asciiTheme="minorHAnsi" w:hAnsiTheme="minorHAnsi" w:cstheme="minorHAnsi"/>
          <w:sz w:val="24"/>
          <w:szCs w:val="24"/>
        </w:rPr>
        <w:t xml:space="preserve"> serve as</w:t>
      </w:r>
      <w:r w:rsidR="00D34D25" w:rsidRPr="00696E9A">
        <w:rPr>
          <w:rFonts w:asciiTheme="minorHAnsi" w:hAnsiTheme="minorHAnsi" w:cstheme="minorHAnsi"/>
          <w:sz w:val="24"/>
          <w:szCs w:val="24"/>
        </w:rPr>
        <w:t xml:space="preserve"> a useful byproduct of this purification step.</w:t>
      </w:r>
    </w:p>
    <w:p w14:paraId="0B702C37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7D5EB3AB" w14:textId="08EDAC0C" w:rsidR="00072D85" w:rsidRPr="00696E9A" w:rsidRDefault="00D34D25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R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>e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move the column from the magnetic field 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nd place in 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 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>1.5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6A0FCC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ube. Add 1.0 m</w:t>
      </w:r>
      <w:r w:rsidR="008825D5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culture medium (neurosphere medium)</w:t>
      </w:r>
      <w:r w:rsidR="005F4E0D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o the c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olumn and push the plunger into the column to flush</w:t>
      </w:r>
      <w:r w:rsidR="00A530A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ut the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A530A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cells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agged with prominin-1 beads </w:t>
      </w:r>
      <w:r w:rsidR="00A530A1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into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a fresh 1.5</w:t>
      </w:r>
      <w:r w:rsidR="00632E8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632E84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falcon tube.</w:t>
      </w:r>
      <w:r w:rsidR="005B7D0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</w:p>
    <w:p w14:paraId="6E3A25C5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07B00FA9" w14:textId="7EB2F3B6" w:rsidR="00072D85" w:rsidRPr="00696E9A" w:rsidRDefault="004F1A04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To enhan</w:t>
      </w:r>
      <w:r w:rsidR="00D34D25" w:rsidRPr="00696E9A">
        <w:rPr>
          <w:rFonts w:asciiTheme="minorHAnsi" w:hAnsiTheme="minorHAnsi" w:cstheme="minorHAnsi"/>
          <w:sz w:val="24"/>
          <w:szCs w:val="24"/>
        </w:rPr>
        <w:t xml:space="preserve">ce the purity of </w:t>
      </w:r>
      <w:r w:rsidRPr="00696E9A">
        <w:rPr>
          <w:rFonts w:asciiTheme="minorHAnsi" w:hAnsiTheme="minorHAnsi" w:cstheme="minorHAnsi"/>
          <w:sz w:val="24"/>
          <w:szCs w:val="24"/>
        </w:rPr>
        <w:t>pro</w:t>
      </w:r>
      <w:r w:rsidR="00D34D25" w:rsidRPr="00696E9A">
        <w:rPr>
          <w:rFonts w:asciiTheme="minorHAnsi" w:hAnsiTheme="minorHAnsi" w:cstheme="minorHAnsi"/>
          <w:sz w:val="24"/>
          <w:szCs w:val="24"/>
        </w:rPr>
        <w:t>minin-1 labeled cells,</w:t>
      </w:r>
      <w:r w:rsidR="008825D5" w:rsidRPr="00696E9A">
        <w:rPr>
          <w:rFonts w:asciiTheme="minorHAnsi" w:hAnsiTheme="minorHAnsi" w:cstheme="minorHAnsi"/>
          <w:sz w:val="24"/>
          <w:szCs w:val="24"/>
        </w:rPr>
        <w:t xml:space="preserve"> pass</w:t>
      </w:r>
      <w:r w:rsidR="00D34D25" w:rsidRPr="00696E9A">
        <w:rPr>
          <w:rFonts w:asciiTheme="minorHAnsi" w:hAnsiTheme="minorHAnsi" w:cstheme="minorHAnsi"/>
          <w:sz w:val="24"/>
          <w:szCs w:val="24"/>
        </w:rPr>
        <w:t xml:space="preserve"> the </w:t>
      </w:r>
      <w:r w:rsidRPr="00696E9A">
        <w:rPr>
          <w:rFonts w:asciiTheme="minorHAnsi" w:hAnsiTheme="minorHAnsi" w:cstheme="minorHAnsi"/>
          <w:sz w:val="24"/>
          <w:szCs w:val="24"/>
        </w:rPr>
        <w:t xml:space="preserve">eluted cells </w:t>
      </w:r>
      <w:r w:rsidR="00C65A04" w:rsidRPr="00696E9A">
        <w:rPr>
          <w:rFonts w:asciiTheme="minorHAnsi" w:hAnsiTheme="minorHAnsi" w:cstheme="minorHAnsi"/>
          <w:sz w:val="24"/>
          <w:szCs w:val="24"/>
        </w:rPr>
        <w:t xml:space="preserve">over a second column </w:t>
      </w:r>
      <w:r w:rsidRPr="00696E9A">
        <w:rPr>
          <w:rFonts w:asciiTheme="minorHAnsi" w:hAnsiTheme="minorHAnsi" w:cstheme="minorHAnsi"/>
          <w:sz w:val="24"/>
          <w:szCs w:val="24"/>
        </w:rPr>
        <w:t>follow</w:t>
      </w:r>
      <w:r w:rsidR="00C65A04" w:rsidRPr="00696E9A">
        <w:rPr>
          <w:rFonts w:asciiTheme="minorHAnsi" w:hAnsiTheme="minorHAnsi" w:cstheme="minorHAnsi"/>
          <w:sz w:val="24"/>
          <w:szCs w:val="24"/>
        </w:rPr>
        <w:t xml:space="preserve">ing steps </w:t>
      </w:r>
      <w:r w:rsidR="008825D5" w:rsidRPr="00696E9A">
        <w:rPr>
          <w:rFonts w:asciiTheme="minorHAnsi" w:hAnsiTheme="minorHAnsi" w:cstheme="minorHAnsi"/>
          <w:sz w:val="24"/>
          <w:szCs w:val="24"/>
        </w:rPr>
        <w:t>5.</w:t>
      </w:r>
      <w:r w:rsidR="00C65A04" w:rsidRPr="00696E9A">
        <w:rPr>
          <w:rFonts w:asciiTheme="minorHAnsi" w:hAnsiTheme="minorHAnsi" w:cstheme="minorHAnsi"/>
          <w:sz w:val="24"/>
          <w:szCs w:val="24"/>
        </w:rPr>
        <w:t>1</w:t>
      </w:r>
      <w:r w:rsidR="00CF7A44">
        <w:rPr>
          <w:rFonts w:asciiTheme="minorHAnsi" w:hAnsiTheme="minorHAnsi" w:cstheme="minorHAnsi"/>
          <w:sz w:val="24"/>
          <w:szCs w:val="24"/>
        </w:rPr>
        <w:t>–</w:t>
      </w:r>
      <w:r w:rsidR="008825D5" w:rsidRPr="00696E9A">
        <w:rPr>
          <w:rFonts w:asciiTheme="minorHAnsi" w:hAnsiTheme="minorHAnsi" w:cstheme="minorHAnsi"/>
          <w:sz w:val="24"/>
          <w:szCs w:val="24"/>
        </w:rPr>
        <w:t>5.</w:t>
      </w:r>
      <w:r w:rsidR="00C65A04" w:rsidRPr="00696E9A">
        <w:rPr>
          <w:rFonts w:asciiTheme="minorHAnsi" w:hAnsiTheme="minorHAnsi" w:cstheme="minorHAnsi"/>
          <w:sz w:val="24"/>
          <w:szCs w:val="24"/>
        </w:rPr>
        <w:t>4</w:t>
      </w:r>
      <w:r w:rsidRPr="00696E9A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23483A7C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38924690" w14:textId="323C7CFC" w:rsidR="00F937F2" w:rsidRPr="00696E9A" w:rsidRDefault="00BA0F1B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Count the cells with a hemocytometer. The typical yield is 10</w:t>
      </w:r>
      <w:r w:rsidRPr="00696E9A">
        <w:rPr>
          <w:rFonts w:asciiTheme="minorHAnsi" w:hAnsiTheme="minorHAnsi" w:cstheme="minorHAnsi"/>
          <w:sz w:val="24"/>
          <w:szCs w:val="24"/>
          <w:vertAlign w:val="superscript"/>
        </w:rPr>
        <w:t>7</w:t>
      </w:r>
      <w:r w:rsidRPr="00696E9A">
        <w:rPr>
          <w:rFonts w:asciiTheme="minorHAnsi" w:hAnsiTheme="minorHAnsi" w:cstheme="minorHAnsi"/>
          <w:sz w:val="24"/>
          <w:szCs w:val="24"/>
        </w:rPr>
        <w:t xml:space="preserve"> cells </w:t>
      </w:r>
      <w:r w:rsidR="007D2048" w:rsidRPr="00696E9A">
        <w:rPr>
          <w:rFonts w:asciiTheme="minorHAnsi" w:hAnsiTheme="minorHAnsi" w:cstheme="minorHAnsi"/>
          <w:sz w:val="24"/>
          <w:szCs w:val="24"/>
        </w:rPr>
        <w:t>per cerebellum</w:t>
      </w:r>
      <w:r w:rsidRPr="00696E9A">
        <w:rPr>
          <w:rFonts w:asciiTheme="minorHAnsi" w:hAnsiTheme="minorHAnsi" w:cstheme="minorHAnsi"/>
          <w:sz w:val="24"/>
          <w:szCs w:val="24"/>
        </w:rPr>
        <w:t xml:space="preserve">. </w:t>
      </w:r>
      <w:r w:rsidR="00F937F2" w:rsidRPr="00696E9A">
        <w:rPr>
          <w:rFonts w:asciiTheme="minorHAnsi" w:hAnsiTheme="minorHAnsi" w:cstheme="minorHAnsi"/>
          <w:sz w:val="24"/>
          <w:szCs w:val="24"/>
        </w:rPr>
        <w:t>P</w:t>
      </w:r>
      <w:r w:rsidRPr="00696E9A">
        <w:rPr>
          <w:rFonts w:asciiTheme="minorHAnsi" w:hAnsiTheme="minorHAnsi" w:cstheme="minorHAnsi"/>
          <w:sz w:val="24"/>
          <w:szCs w:val="24"/>
        </w:rPr>
        <w:t>l</w:t>
      </w:r>
      <w:r w:rsidR="00F937F2" w:rsidRPr="00696E9A">
        <w:rPr>
          <w:rFonts w:asciiTheme="minorHAnsi" w:hAnsiTheme="minorHAnsi" w:cstheme="minorHAnsi"/>
          <w:sz w:val="24"/>
          <w:szCs w:val="24"/>
        </w:rPr>
        <w:t xml:space="preserve">ate </w:t>
      </w:r>
      <w:r w:rsidR="00DD45C7" w:rsidRPr="00696E9A">
        <w:rPr>
          <w:rFonts w:asciiTheme="minorHAnsi" w:hAnsiTheme="minorHAnsi" w:cstheme="minorHAnsi"/>
          <w:sz w:val="24"/>
          <w:szCs w:val="24"/>
        </w:rPr>
        <w:t xml:space="preserve">the cells onto </w:t>
      </w:r>
      <w:r w:rsidRPr="00696E9A">
        <w:rPr>
          <w:rFonts w:asciiTheme="minorHAnsi" w:hAnsiTheme="minorHAnsi" w:cstheme="minorHAnsi"/>
          <w:sz w:val="24"/>
          <w:szCs w:val="24"/>
        </w:rPr>
        <w:t>ultra</w:t>
      </w:r>
      <w:r w:rsidR="00CF7A44">
        <w:rPr>
          <w:rFonts w:asciiTheme="minorHAnsi" w:hAnsiTheme="minorHAnsi" w:cstheme="minorHAnsi"/>
          <w:sz w:val="24"/>
          <w:szCs w:val="24"/>
        </w:rPr>
        <w:t>-</w:t>
      </w:r>
      <w:r w:rsidRPr="00696E9A">
        <w:rPr>
          <w:rFonts w:asciiTheme="minorHAnsi" w:hAnsiTheme="minorHAnsi" w:cstheme="minorHAnsi"/>
          <w:sz w:val="24"/>
          <w:szCs w:val="24"/>
        </w:rPr>
        <w:t>low attachment plates</w:t>
      </w:r>
      <w:r w:rsidR="00BE2FCC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>(6 or 12 well</w:t>
      </w:r>
      <w:r w:rsidR="00CF7A44">
        <w:rPr>
          <w:rFonts w:asciiTheme="minorHAnsi" w:hAnsiTheme="minorHAnsi" w:cstheme="minorHAnsi"/>
          <w:sz w:val="24"/>
          <w:szCs w:val="24"/>
        </w:rPr>
        <w:t>,</w:t>
      </w:r>
      <w:r w:rsidRPr="00696E9A">
        <w:rPr>
          <w:rFonts w:asciiTheme="minorHAnsi" w:hAnsiTheme="minorHAnsi" w:cstheme="minorHAnsi"/>
          <w:sz w:val="24"/>
          <w:szCs w:val="24"/>
        </w:rPr>
        <w:t xml:space="preserve"> based on the density required for downstream experiments</w:t>
      </w:r>
      <w:r w:rsidR="008825D5" w:rsidRPr="00696E9A">
        <w:rPr>
          <w:rFonts w:asciiTheme="minorHAnsi" w:hAnsiTheme="minorHAnsi" w:cstheme="minorHAnsi"/>
          <w:sz w:val="24"/>
          <w:szCs w:val="24"/>
        </w:rPr>
        <w:t>)</w:t>
      </w:r>
      <w:r w:rsidRPr="00696E9A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641CC2EA" w14:textId="6602523D" w:rsidR="00D775CA" w:rsidRPr="00696E9A" w:rsidRDefault="005B7D08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  </w:t>
      </w:r>
    </w:p>
    <w:p w14:paraId="7CB8185A" w14:textId="1DEFBFF7" w:rsidR="00072D85" w:rsidRPr="00696E9A" w:rsidRDefault="00D775CA" w:rsidP="00DB2A96">
      <w:pPr>
        <w:pStyle w:val="ListParagraph"/>
        <w:numPr>
          <w:ilvl w:val="0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 xml:space="preserve">Passaging of </w:t>
      </w:r>
      <w:r w:rsidR="00CF7A44">
        <w:rPr>
          <w:rFonts w:asciiTheme="minorHAnsi" w:hAnsiTheme="minorHAnsi" w:cstheme="minorHAnsi"/>
          <w:b/>
          <w:sz w:val="24"/>
          <w:szCs w:val="24"/>
          <w:highlight w:val="green"/>
        </w:rPr>
        <w:t>n</w:t>
      </w:r>
      <w:r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 xml:space="preserve">eurospheres and </w:t>
      </w:r>
      <w:r w:rsidR="00CF7A44">
        <w:rPr>
          <w:rFonts w:asciiTheme="minorHAnsi" w:hAnsiTheme="minorHAnsi" w:cstheme="minorHAnsi"/>
          <w:b/>
          <w:sz w:val="24"/>
          <w:szCs w:val="24"/>
          <w:highlight w:val="green"/>
        </w:rPr>
        <w:t>d</w:t>
      </w:r>
      <w:r w:rsidRPr="00696E9A">
        <w:rPr>
          <w:rFonts w:asciiTheme="minorHAnsi" w:hAnsiTheme="minorHAnsi" w:cstheme="minorHAnsi"/>
          <w:b/>
          <w:sz w:val="24"/>
          <w:szCs w:val="24"/>
          <w:highlight w:val="green"/>
        </w:rPr>
        <w:t>ifferentiation</w:t>
      </w:r>
    </w:p>
    <w:p w14:paraId="05BC1C22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038141C1" w14:textId="62349667" w:rsidR="00072D85" w:rsidRPr="00696E9A" w:rsidRDefault="00F937F2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Plate the </w:t>
      </w:r>
      <w:r w:rsidR="00CF7A44">
        <w:rPr>
          <w:rFonts w:asciiTheme="minorHAnsi" w:hAnsiTheme="minorHAnsi" w:cstheme="minorHAnsi"/>
          <w:sz w:val="24"/>
          <w:szCs w:val="24"/>
        </w:rPr>
        <w:t>p</w:t>
      </w:r>
      <w:r w:rsidRPr="00696E9A">
        <w:rPr>
          <w:rFonts w:asciiTheme="minorHAnsi" w:hAnsiTheme="minorHAnsi" w:cstheme="minorHAnsi"/>
          <w:sz w:val="24"/>
          <w:szCs w:val="24"/>
        </w:rPr>
        <w:t>rominin-1</w:t>
      </w:r>
      <w:r w:rsidR="00CF7A44">
        <w:rPr>
          <w:rFonts w:asciiTheme="minorHAnsi" w:hAnsiTheme="minorHAnsi" w:cstheme="minorHAnsi"/>
          <w:sz w:val="24"/>
          <w:szCs w:val="24"/>
        </w:rPr>
        <w:t>-</w:t>
      </w:r>
      <w:r w:rsidRPr="00696E9A">
        <w:rPr>
          <w:rFonts w:asciiTheme="minorHAnsi" w:hAnsiTheme="minorHAnsi" w:cstheme="minorHAnsi"/>
          <w:sz w:val="24"/>
          <w:szCs w:val="24"/>
        </w:rPr>
        <w:t>labeled</w:t>
      </w:r>
      <w:r w:rsidR="002A70D2" w:rsidRPr="00696E9A">
        <w:rPr>
          <w:rFonts w:asciiTheme="minorHAnsi" w:hAnsiTheme="minorHAnsi" w:cstheme="minorHAnsi"/>
          <w:sz w:val="24"/>
          <w:szCs w:val="24"/>
        </w:rPr>
        <w:t xml:space="preserve"> stem</w:t>
      </w:r>
      <w:r w:rsidR="007D2048" w:rsidRPr="00696E9A">
        <w:rPr>
          <w:rFonts w:asciiTheme="minorHAnsi" w:hAnsiTheme="minorHAnsi" w:cstheme="minorHAnsi"/>
          <w:sz w:val="24"/>
          <w:szCs w:val="24"/>
        </w:rPr>
        <w:t xml:space="preserve"> cells on ultra-l</w:t>
      </w:r>
      <w:r w:rsidRPr="00696E9A">
        <w:rPr>
          <w:rFonts w:asciiTheme="minorHAnsi" w:hAnsiTheme="minorHAnsi" w:cstheme="minorHAnsi"/>
          <w:sz w:val="24"/>
          <w:szCs w:val="24"/>
        </w:rPr>
        <w:t>ow attachment 12 well plate</w:t>
      </w:r>
      <w:r w:rsidR="007D2048" w:rsidRPr="00696E9A">
        <w:rPr>
          <w:rFonts w:asciiTheme="minorHAnsi" w:hAnsiTheme="minorHAnsi" w:cstheme="minorHAnsi"/>
          <w:sz w:val="24"/>
          <w:szCs w:val="24"/>
        </w:rPr>
        <w:t xml:space="preserve">s </w:t>
      </w:r>
      <w:r w:rsidRPr="00696E9A">
        <w:rPr>
          <w:rFonts w:asciiTheme="minorHAnsi" w:hAnsiTheme="minorHAnsi" w:cstheme="minorHAnsi"/>
          <w:sz w:val="24"/>
          <w:szCs w:val="24"/>
        </w:rPr>
        <w:t>in neurosphere medium</w:t>
      </w:r>
      <w:r w:rsidR="007D2048" w:rsidRPr="00696E9A">
        <w:rPr>
          <w:rFonts w:asciiTheme="minorHAnsi" w:hAnsiTheme="minorHAnsi" w:cstheme="minorHAnsi"/>
          <w:sz w:val="24"/>
          <w:szCs w:val="24"/>
        </w:rPr>
        <w:t xml:space="preserve"> (</w:t>
      </w:r>
      <w:r w:rsidR="00E81469" w:rsidRPr="00696E9A">
        <w:rPr>
          <w:rFonts w:asciiTheme="minorHAnsi" w:hAnsiTheme="minorHAnsi" w:cstheme="minorHAnsi"/>
          <w:sz w:val="24"/>
          <w:szCs w:val="24"/>
        </w:rPr>
        <w:t>5</w:t>
      </w:r>
      <w:r w:rsidR="00584E64" w:rsidRPr="00696E9A">
        <w:rPr>
          <w:rFonts w:asciiTheme="minorHAnsi" w:hAnsiTheme="minorHAnsi" w:cstheme="minorHAnsi"/>
          <w:sz w:val="24"/>
          <w:szCs w:val="24"/>
        </w:rPr>
        <w:t>,</w:t>
      </w:r>
      <w:r w:rsidR="00E81469" w:rsidRPr="00696E9A">
        <w:rPr>
          <w:rFonts w:asciiTheme="minorHAnsi" w:hAnsiTheme="minorHAnsi" w:cstheme="minorHAnsi"/>
          <w:sz w:val="24"/>
          <w:szCs w:val="24"/>
        </w:rPr>
        <w:t>000 cells/well</w:t>
      </w:r>
      <w:r w:rsidR="007D2048" w:rsidRPr="00696E9A">
        <w:rPr>
          <w:rFonts w:asciiTheme="minorHAnsi" w:hAnsiTheme="minorHAnsi" w:cstheme="minorHAnsi"/>
          <w:sz w:val="24"/>
          <w:szCs w:val="24"/>
        </w:rPr>
        <w:t>)</w:t>
      </w:r>
      <w:r w:rsidR="00A93D1D" w:rsidRPr="00696E9A">
        <w:rPr>
          <w:rFonts w:asciiTheme="minorHAnsi" w:hAnsiTheme="minorHAnsi" w:cstheme="minorHAnsi"/>
          <w:sz w:val="24"/>
          <w:szCs w:val="24"/>
        </w:rPr>
        <w:t>.</w:t>
      </w:r>
      <w:r w:rsidRPr="00696E9A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7323B191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7943CBF5" w14:textId="167ADFB0" w:rsidR="00072D85" w:rsidRPr="00696E9A" w:rsidRDefault="007171E0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After 7</w:t>
      </w:r>
      <w:r w:rsidR="00CF7A44">
        <w:rPr>
          <w:rFonts w:asciiTheme="minorHAnsi" w:hAnsiTheme="minorHAnsi" w:cstheme="minorHAnsi"/>
          <w:sz w:val="24"/>
          <w:szCs w:val="24"/>
        </w:rPr>
        <w:t>–</w:t>
      </w:r>
      <w:r w:rsidRPr="00696E9A">
        <w:rPr>
          <w:rFonts w:asciiTheme="minorHAnsi" w:hAnsiTheme="minorHAnsi" w:cstheme="minorHAnsi"/>
          <w:sz w:val="24"/>
          <w:szCs w:val="24"/>
        </w:rPr>
        <w:t>10 days</w:t>
      </w:r>
      <w:r w:rsidR="002A70D2" w:rsidRPr="00696E9A">
        <w:rPr>
          <w:rFonts w:asciiTheme="minorHAnsi" w:hAnsiTheme="minorHAnsi" w:cstheme="minorHAnsi"/>
          <w:sz w:val="24"/>
          <w:szCs w:val="24"/>
        </w:rPr>
        <w:t xml:space="preserve">, the </w:t>
      </w:r>
      <w:r w:rsidRPr="00696E9A">
        <w:rPr>
          <w:rFonts w:asciiTheme="minorHAnsi" w:hAnsiTheme="minorHAnsi" w:cstheme="minorHAnsi"/>
          <w:sz w:val="24"/>
          <w:szCs w:val="24"/>
        </w:rPr>
        <w:t xml:space="preserve">cells divide to yield </w:t>
      </w:r>
      <w:r w:rsidR="002A70D2" w:rsidRPr="00696E9A">
        <w:rPr>
          <w:rFonts w:asciiTheme="minorHAnsi" w:hAnsiTheme="minorHAnsi" w:cstheme="minorHAnsi"/>
          <w:sz w:val="24"/>
          <w:szCs w:val="24"/>
        </w:rPr>
        <w:t>ball shaped f</w:t>
      </w:r>
      <w:r w:rsidRPr="00696E9A">
        <w:rPr>
          <w:rFonts w:asciiTheme="minorHAnsi" w:hAnsiTheme="minorHAnsi" w:cstheme="minorHAnsi"/>
          <w:sz w:val="24"/>
          <w:szCs w:val="24"/>
        </w:rPr>
        <w:t>loating neurospheres (</w:t>
      </w:r>
      <w:r w:rsidR="002D58FC" w:rsidRPr="00696E9A">
        <w:rPr>
          <w:rFonts w:asciiTheme="minorHAnsi" w:hAnsiTheme="minorHAnsi" w:cstheme="minorHAnsi"/>
          <w:sz w:val="24"/>
          <w:szCs w:val="24"/>
        </w:rPr>
        <w:t>primary</w:t>
      </w:r>
      <w:r w:rsidRPr="00696E9A">
        <w:rPr>
          <w:rFonts w:asciiTheme="minorHAnsi" w:hAnsiTheme="minorHAnsi" w:cstheme="minorHAnsi"/>
          <w:sz w:val="24"/>
          <w:szCs w:val="24"/>
        </w:rPr>
        <w:t xml:space="preserve"> neurospheres</w:t>
      </w:r>
      <w:r w:rsidR="002D58FC" w:rsidRPr="00696E9A">
        <w:rPr>
          <w:rFonts w:asciiTheme="minorHAnsi" w:hAnsiTheme="minorHAnsi" w:cstheme="minorHAnsi"/>
          <w:sz w:val="24"/>
          <w:szCs w:val="24"/>
        </w:rPr>
        <w:t>)</w:t>
      </w:r>
      <w:r w:rsidR="002A70D2" w:rsidRPr="00696E9A">
        <w:rPr>
          <w:rFonts w:asciiTheme="minorHAnsi" w:hAnsiTheme="minorHAnsi" w:cstheme="minorHAnsi"/>
          <w:sz w:val="24"/>
          <w:szCs w:val="24"/>
        </w:rPr>
        <w:t>.</w:t>
      </w:r>
    </w:p>
    <w:p w14:paraId="5738EC61" w14:textId="77777777" w:rsidR="00584E64" w:rsidRPr="00696E9A" w:rsidRDefault="00584E64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69B618F0" w14:textId="0ACEE2E0" w:rsidR="00584E64" w:rsidRPr="00696E9A" w:rsidRDefault="00584E64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NOTE: In this experiment, secondary neurospheres that expand </w:t>
      </w:r>
      <w:r w:rsidR="00CF7A44">
        <w:rPr>
          <w:rFonts w:asciiTheme="minorHAnsi" w:hAnsiTheme="minorHAnsi" w:cstheme="minorHAnsi"/>
          <w:sz w:val="24"/>
          <w:szCs w:val="24"/>
        </w:rPr>
        <w:t>in</w:t>
      </w:r>
      <w:r w:rsidRPr="00696E9A">
        <w:rPr>
          <w:rFonts w:asciiTheme="minorHAnsi" w:hAnsiTheme="minorHAnsi" w:cstheme="minorHAnsi"/>
          <w:sz w:val="24"/>
          <w:szCs w:val="24"/>
        </w:rPr>
        <w:t xml:space="preserve"> numbers are generated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for further use</w:t>
      </w:r>
      <w:r w:rsidRPr="00696E9A">
        <w:rPr>
          <w:rFonts w:asciiTheme="minorHAnsi" w:hAnsiTheme="minorHAnsi" w:cstheme="minorHAnsi"/>
          <w:sz w:val="24"/>
          <w:szCs w:val="24"/>
        </w:rPr>
        <w:t xml:space="preserve">. </w:t>
      </w:r>
      <w:r w:rsidR="00696E9A" w:rsidRPr="00696E9A">
        <w:rPr>
          <w:rFonts w:asciiTheme="minorHAnsi" w:hAnsiTheme="minorHAnsi" w:cstheme="minorHAnsi"/>
          <w:sz w:val="24"/>
          <w:szCs w:val="24"/>
        </w:rPr>
        <w:t>P</w:t>
      </w:r>
      <w:r w:rsidR="007171E0" w:rsidRPr="00696E9A">
        <w:rPr>
          <w:rFonts w:asciiTheme="minorHAnsi" w:hAnsiTheme="minorHAnsi" w:cstheme="minorHAnsi"/>
          <w:sz w:val="24"/>
          <w:szCs w:val="24"/>
        </w:rPr>
        <w:t>rimary neurosphere</w:t>
      </w:r>
      <w:r w:rsidR="00CF7A44">
        <w:rPr>
          <w:rFonts w:asciiTheme="minorHAnsi" w:hAnsiTheme="minorHAnsi" w:cstheme="minorHAnsi"/>
          <w:sz w:val="24"/>
          <w:szCs w:val="24"/>
        </w:rPr>
        <w:t xml:space="preserve"> populations</w:t>
      </w:r>
      <w:r w:rsidR="00696E9A" w:rsidRPr="00696E9A">
        <w:rPr>
          <w:rFonts w:asciiTheme="minorHAnsi" w:hAnsiTheme="minorHAnsi" w:cstheme="minorHAnsi"/>
          <w:sz w:val="24"/>
          <w:szCs w:val="24"/>
        </w:rPr>
        <w:t xml:space="preserve"> are not used</w:t>
      </w:r>
      <w:r w:rsidR="007171E0" w:rsidRPr="00696E9A">
        <w:rPr>
          <w:rFonts w:asciiTheme="minorHAnsi" w:hAnsiTheme="minorHAnsi" w:cstheme="minorHAnsi"/>
          <w:sz w:val="24"/>
          <w:szCs w:val="24"/>
        </w:rPr>
        <w:t xml:space="preserve"> for</w:t>
      </w:r>
      <w:r w:rsidR="00CF7A44">
        <w:rPr>
          <w:rFonts w:asciiTheme="minorHAnsi" w:hAnsiTheme="minorHAnsi" w:cstheme="minorHAnsi"/>
          <w:sz w:val="24"/>
          <w:szCs w:val="24"/>
        </w:rPr>
        <w:t xml:space="preserve"> these</w:t>
      </w:r>
      <w:r w:rsidR="007171E0" w:rsidRPr="00696E9A">
        <w:rPr>
          <w:rFonts w:asciiTheme="minorHAnsi" w:hAnsiTheme="minorHAnsi" w:cstheme="minorHAnsi"/>
          <w:sz w:val="24"/>
          <w:szCs w:val="24"/>
        </w:rPr>
        <w:t xml:space="preserve"> experiments</w:t>
      </w:r>
      <w:r w:rsidR="00CF7A44">
        <w:rPr>
          <w:rFonts w:asciiTheme="minorHAnsi" w:hAnsiTheme="minorHAnsi" w:cstheme="minorHAnsi"/>
          <w:sz w:val="24"/>
          <w:szCs w:val="24"/>
        </w:rPr>
        <w:t>,</w:t>
      </w:r>
      <w:r w:rsidR="00E55653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since they </w:t>
      </w:r>
      <w:r w:rsidR="00CF7A44">
        <w:rPr>
          <w:rFonts w:asciiTheme="minorHAnsi" w:hAnsiTheme="minorHAnsi" w:cstheme="minorHAnsi"/>
          <w:sz w:val="24"/>
          <w:szCs w:val="24"/>
        </w:rPr>
        <w:t>may contain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contaminating cells that do not have stem cell properties </w:t>
      </w:r>
      <w:r w:rsidR="00CF7A44">
        <w:rPr>
          <w:rFonts w:asciiTheme="minorHAnsi" w:hAnsiTheme="minorHAnsi" w:cstheme="minorHAnsi"/>
          <w:sz w:val="24"/>
          <w:szCs w:val="24"/>
        </w:rPr>
        <w:t>and can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clump </w:t>
      </w:r>
      <w:r w:rsidR="00CF7A44">
        <w:rPr>
          <w:rFonts w:asciiTheme="minorHAnsi" w:hAnsiTheme="minorHAnsi" w:cstheme="minorHAnsi"/>
          <w:sz w:val="24"/>
          <w:szCs w:val="24"/>
        </w:rPr>
        <w:t xml:space="preserve">together 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with </w:t>
      </w:r>
      <w:r w:rsidR="00520732" w:rsidRPr="00696E9A">
        <w:rPr>
          <w:rFonts w:asciiTheme="minorHAnsi" w:hAnsiTheme="minorHAnsi" w:cstheme="minorHAnsi"/>
          <w:sz w:val="24"/>
          <w:szCs w:val="24"/>
        </w:rPr>
        <w:t>neurospheres</w:t>
      </w:r>
      <w:r w:rsidRPr="00696E9A">
        <w:rPr>
          <w:rFonts w:asciiTheme="minorHAnsi" w:hAnsiTheme="minorHAnsi" w:cstheme="minorHAnsi"/>
          <w:sz w:val="24"/>
          <w:szCs w:val="24"/>
        </w:rPr>
        <w:t>.</w:t>
      </w:r>
    </w:p>
    <w:p w14:paraId="7669F2ED" w14:textId="77777777" w:rsidR="00584E64" w:rsidRPr="00696E9A" w:rsidRDefault="00584E64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650CA475" w14:textId="3DE262E6" w:rsidR="00072D85" w:rsidRPr="00696E9A" w:rsidRDefault="007171E0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For passaging, 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ransfer the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primary neurospheres </w:t>
      </w:r>
      <w:r w:rsidR="00B976A6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long with the culture media </w:t>
      </w:r>
      <w:r w:rsidR="00DD45C7" w:rsidRPr="00696E9A">
        <w:rPr>
          <w:rFonts w:asciiTheme="minorHAnsi" w:hAnsiTheme="minorHAnsi" w:cstheme="minorHAnsi"/>
          <w:sz w:val="24"/>
          <w:szCs w:val="24"/>
          <w:highlight w:val="green"/>
        </w:rPr>
        <w:t>using 1.0 m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pipette</w:t>
      </w:r>
      <w:r w:rsidR="00DD45C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ips</w:t>
      </w:r>
      <w:r w:rsidR="002D58F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o 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 xml:space="preserve">a </w:t>
      </w:r>
      <w:r w:rsidR="002D58FC" w:rsidRPr="00696E9A">
        <w:rPr>
          <w:rFonts w:asciiTheme="minorHAnsi" w:hAnsiTheme="minorHAnsi" w:cstheme="minorHAnsi"/>
          <w:sz w:val="24"/>
          <w:szCs w:val="24"/>
          <w:highlight w:val="green"/>
        </w:rPr>
        <w:t>15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2D58FC" w:rsidRPr="00696E9A">
        <w:rPr>
          <w:rFonts w:asciiTheme="minorHAnsi" w:hAnsiTheme="minorHAnsi" w:cstheme="minorHAnsi"/>
          <w:sz w:val="24"/>
          <w:szCs w:val="24"/>
          <w:highlight w:val="green"/>
        </w:rPr>
        <w:t>m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2D58F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sterile 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centrifuge </w:t>
      </w:r>
      <w:r w:rsidR="002D58FC" w:rsidRPr="00696E9A">
        <w:rPr>
          <w:rFonts w:asciiTheme="minorHAnsi" w:hAnsiTheme="minorHAnsi" w:cstheme="minorHAnsi"/>
          <w:sz w:val="24"/>
          <w:szCs w:val="24"/>
          <w:highlight w:val="green"/>
        </w:rPr>
        <w:t>tube</w:t>
      </w:r>
      <w:r w:rsidR="00B976A6" w:rsidRPr="00696E9A">
        <w:rPr>
          <w:rFonts w:asciiTheme="minorHAnsi" w:hAnsiTheme="minorHAnsi" w:cstheme="minorHAnsi"/>
          <w:sz w:val="24"/>
          <w:szCs w:val="24"/>
          <w:highlight w:val="green"/>
        </w:rPr>
        <w:t>. Pellet</w:t>
      </w:r>
      <w:r w:rsidR="002D58FC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neurospheres </w:t>
      </w:r>
      <w:r w:rsidR="00B976A6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by centrifugation </w:t>
      </w:r>
      <w:r w:rsidR="002D58FC" w:rsidRPr="00696E9A">
        <w:rPr>
          <w:rFonts w:asciiTheme="minorHAnsi" w:hAnsiTheme="minorHAnsi" w:cstheme="minorHAnsi"/>
          <w:sz w:val="24"/>
          <w:szCs w:val="24"/>
          <w:highlight w:val="green"/>
        </w:rPr>
        <w:t>at 300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584E64" w:rsidRPr="00696E9A">
        <w:rPr>
          <w:rFonts w:asciiTheme="minorHAnsi" w:hAnsiTheme="minorHAnsi" w:cstheme="minorHAnsi"/>
          <w:i/>
          <w:iCs/>
          <w:sz w:val="24"/>
          <w:szCs w:val="24"/>
          <w:highlight w:val="green"/>
        </w:rPr>
        <w:t xml:space="preserve">x </w:t>
      </w:r>
      <w:r w:rsidR="002D58FC" w:rsidRPr="00696E9A">
        <w:rPr>
          <w:rFonts w:asciiTheme="minorHAnsi" w:hAnsiTheme="minorHAnsi" w:cstheme="minorHAnsi"/>
          <w:i/>
          <w:iCs/>
          <w:sz w:val="24"/>
          <w:szCs w:val="24"/>
          <w:highlight w:val="green"/>
        </w:rPr>
        <w:t xml:space="preserve">g </w:t>
      </w:r>
      <w:r w:rsidR="002D58FC" w:rsidRPr="00696E9A">
        <w:rPr>
          <w:rFonts w:asciiTheme="minorHAnsi" w:hAnsiTheme="minorHAnsi" w:cstheme="minorHAnsi"/>
          <w:sz w:val="24"/>
          <w:szCs w:val="24"/>
          <w:highlight w:val="green"/>
        </w:rPr>
        <w:t>for 5 min</w:t>
      </w:r>
      <w:r w:rsidR="00B976A6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nd d</w:t>
      </w:r>
      <w:r w:rsidR="002D58FC" w:rsidRPr="00696E9A">
        <w:rPr>
          <w:rFonts w:asciiTheme="minorHAnsi" w:hAnsiTheme="minorHAnsi" w:cstheme="minorHAnsi"/>
          <w:sz w:val="24"/>
          <w:szCs w:val="24"/>
          <w:highlight w:val="green"/>
        </w:rPr>
        <w:t>iscard the supernatant.</w:t>
      </w:r>
    </w:p>
    <w:p w14:paraId="22B22F34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45F1BC17" w14:textId="30F8DBE3" w:rsidR="00072D85" w:rsidRPr="00696E9A" w:rsidRDefault="00C17051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lastRenderedPageBreak/>
        <w:t xml:space="preserve">Resuspend </w:t>
      </w:r>
      <w:r w:rsidR="00B976A6" w:rsidRPr="00696E9A">
        <w:rPr>
          <w:rFonts w:asciiTheme="minorHAnsi" w:hAnsiTheme="minorHAnsi" w:cstheme="minorHAnsi"/>
          <w:sz w:val="24"/>
          <w:szCs w:val="24"/>
          <w:highlight w:val="green"/>
        </w:rPr>
        <w:t>the pellet in 5 m</w:t>
      </w:r>
      <w:r w:rsidR="00696E9A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B976A6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tissue dissociation media</w:t>
      </w:r>
      <w:r w:rsidR="00B50F1A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F03DD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that contains papain </w:t>
      </w:r>
      <w:r w:rsidR="00B50F1A" w:rsidRPr="00696E9A">
        <w:rPr>
          <w:rFonts w:asciiTheme="minorHAnsi" w:hAnsiTheme="minorHAnsi" w:cstheme="minorHAnsi"/>
          <w:sz w:val="24"/>
          <w:szCs w:val="24"/>
          <w:highlight w:val="green"/>
        </w:rPr>
        <w:t>or 0.05% tryps</w:t>
      </w:r>
      <w:r w:rsidR="006E1F03" w:rsidRPr="00696E9A">
        <w:rPr>
          <w:rFonts w:asciiTheme="minorHAnsi" w:hAnsiTheme="minorHAnsi" w:cstheme="minorHAnsi"/>
          <w:sz w:val="24"/>
          <w:szCs w:val="24"/>
          <w:highlight w:val="green"/>
        </w:rPr>
        <w:t>in solution</w:t>
      </w:r>
      <w:r w:rsidR="001E4606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. </w:t>
      </w:r>
      <w:r w:rsidR="00CB217C" w:rsidRPr="00696E9A">
        <w:rPr>
          <w:rFonts w:asciiTheme="minorHAnsi" w:hAnsiTheme="minorHAnsi" w:cstheme="minorHAnsi"/>
          <w:sz w:val="24"/>
          <w:szCs w:val="24"/>
          <w:highlight w:val="green"/>
        </w:rPr>
        <w:t>Incubate at 37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CF7A44" w:rsidRPr="00CE0956">
        <w:rPr>
          <w:rFonts w:asciiTheme="minorHAnsi" w:hAnsiTheme="minorHAnsi" w:cstheme="minorHAnsi"/>
          <w:sz w:val="24"/>
          <w:szCs w:val="24"/>
          <w:highlight w:val="green"/>
        </w:rPr>
        <w:t>°</w:t>
      </w:r>
      <w:r w:rsidR="00CB217C" w:rsidRPr="00696E9A">
        <w:rPr>
          <w:rFonts w:asciiTheme="minorHAnsi" w:hAnsiTheme="minorHAnsi" w:cstheme="minorHAnsi"/>
          <w:sz w:val="24"/>
          <w:szCs w:val="24"/>
          <w:highlight w:val="green"/>
        </w:rPr>
        <w:t>C</w:t>
      </w:r>
      <w:r w:rsidR="001E4606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CB217C" w:rsidRPr="00696E9A">
        <w:rPr>
          <w:rFonts w:asciiTheme="minorHAnsi" w:hAnsiTheme="minorHAnsi" w:cstheme="minorHAnsi"/>
          <w:sz w:val="24"/>
          <w:szCs w:val="24"/>
          <w:highlight w:val="green"/>
        </w:rPr>
        <w:t>for 10 min</w:t>
      </w:r>
      <w:r w:rsidR="00DD0CAA" w:rsidRPr="00696E9A">
        <w:rPr>
          <w:rFonts w:asciiTheme="minorHAnsi" w:eastAsia="Times New Roman" w:hAnsiTheme="minorHAnsi" w:cstheme="minorHAnsi"/>
          <w:color w:val="212121"/>
          <w:sz w:val="24"/>
          <w:szCs w:val="24"/>
          <w:highlight w:val="green"/>
          <w:shd w:val="clear" w:color="auto" w:fill="FFFFFF"/>
        </w:rPr>
        <w:t>.</w:t>
      </w:r>
    </w:p>
    <w:p w14:paraId="18970B6E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08BE5588" w14:textId="56184E22" w:rsidR="00072D85" w:rsidRPr="00696E9A" w:rsidRDefault="00CB217C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Centrifuge the cell suspens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>ion at 300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584E64" w:rsidRPr="00696E9A">
        <w:rPr>
          <w:rFonts w:asciiTheme="minorHAnsi" w:hAnsiTheme="minorHAnsi" w:cstheme="minorHAnsi"/>
          <w:i/>
          <w:iCs/>
          <w:sz w:val="24"/>
          <w:szCs w:val="24"/>
          <w:highlight w:val="green"/>
        </w:rPr>
        <w:t xml:space="preserve">x </w:t>
      </w:r>
      <w:r w:rsidR="007D2048" w:rsidRPr="00696E9A">
        <w:rPr>
          <w:rFonts w:asciiTheme="minorHAnsi" w:hAnsiTheme="minorHAnsi" w:cstheme="minorHAnsi"/>
          <w:i/>
          <w:iCs/>
          <w:sz w:val="24"/>
          <w:szCs w:val="24"/>
          <w:highlight w:val="green"/>
        </w:rPr>
        <w:t>g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for 5 min. R</w:t>
      </w:r>
      <w:r w:rsidR="009C30F2" w:rsidRPr="00696E9A">
        <w:rPr>
          <w:rFonts w:asciiTheme="minorHAnsi" w:hAnsiTheme="minorHAnsi" w:cstheme="minorHAnsi"/>
          <w:sz w:val="24"/>
          <w:szCs w:val="24"/>
          <w:highlight w:val="green"/>
        </w:rPr>
        <w:t>esu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s</w:t>
      </w:r>
      <w:r w:rsidR="009C30F2" w:rsidRPr="00696E9A">
        <w:rPr>
          <w:rFonts w:asciiTheme="minorHAnsi" w:hAnsiTheme="minorHAnsi" w:cstheme="minorHAnsi"/>
          <w:sz w:val="24"/>
          <w:szCs w:val="24"/>
          <w:highlight w:val="green"/>
        </w:rPr>
        <w:t>p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end the cells in </w:t>
      </w:r>
      <w:r w:rsidR="006E1F03" w:rsidRPr="00696E9A">
        <w:rPr>
          <w:rFonts w:asciiTheme="minorHAnsi" w:hAnsiTheme="minorHAnsi" w:cstheme="minorHAnsi"/>
          <w:sz w:val="24"/>
          <w:szCs w:val="24"/>
          <w:highlight w:val="green"/>
        </w:rPr>
        <w:t>5 m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6E1F0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f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neurosphere medium and dissociate the cells mechanically using </w:t>
      </w:r>
      <w:r w:rsidR="00937492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plastic </w:t>
      </w:r>
      <w:r w:rsidR="00B976A6" w:rsidRPr="00696E9A">
        <w:rPr>
          <w:rFonts w:asciiTheme="minorHAnsi" w:hAnsiTheme="minorHAnsi" w:cstheme="minorHAnsi"/>
          <w:sz w:val="24"/>
          <w:szCs w:val="24"/>
          <w:highlight w:val="green"/>
        </w:rPr>
        <w:t>Pasteur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pipette by pipetting up and down 10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x,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slowly.</w:t>
      </w:r>
    </w:p>
    <w:p w14:paraId="2BE73DA8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033F9019" w14:textId="587AE299" w:rsidR="00584E64" w:rsidRPr="00696E9A" w:rsidRDefault="00C24430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P</w:t>
      </w:r>
      <w:r w:rsidR="00D45870" w:rsidRPr="00696E9A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6E1F0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te the cells 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(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>again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)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in neurosphere media </w:t>
      </w:r>
      <w:r w:rsidR="006E1F03" w:rsidRPr="00696E9A">
        <w:rPr>
          <w:rFonts w:asciiTheme="minorHAnsi" w:hAnsiTheme="minorHAnsi" w:cstheme="minorHAnsi"/>
          <w:sz w:val="24"/>
          <w:szCs w:val="24"/>
          <w:highlight w:val="green"/>
        </w:rPr>
        <w:t>as described earlier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. After 7</w:t>
      </w:r>
      <w:r w:rsidR="00CF7A44">
        <w:rPr>
          <w:rFonts w:asciiTheme="minorHAnsi" w:hAnsiTheme="minorHAnsi" w:cstheme="minorHAnsi"/>
          <w:sz w:val="24"/>
          <w:szCs w:val="24"/>
        </w:rPr>
        <w:t>–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10 days in culture, the plate 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should be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enriched with secondary neurospheres. </w:t>
      </w:r>
    </w:p>
    <w:p w14:paraId="4BF3603D" w14:textId="77777777" w:rsidR="00584E64" w:rsidRPr="00696E9A" w:rsidRDefault="00584E64" w:rsidP="00DB2A96">
      <w:pPr>
        <w:pStyle w:val="ListParagraph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72A92FF4" w14:textId="635C1F06" w:rsidR="00072D85" w:rsidRPr="00696E9A" w:rsidRDefault="00584E64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 xml:space="preserve">NOTE: </w:t>
      </w:r>
      <w:r w:rsidR="00C24430" w:rsidRPr="00696E9A">
        <w:rPr>
          <w:rFonts w:asciiTheme="minorHAnsi" w:hAnsiTheme="minorHAnsi" w:cstheme="minorHAnsi"/>
          <w:sz w:val="24"/>
          <w:szCs w:val="24"/>
        </w:rPr>
        <w:t xml:space="preserve">These cultures can be passaged up to </w:t>
      </w:r>
      <w:r w:rsidR="00696E9A" w:rsidRPr="00696E9A">
        <w:rPr>
          <w:rFonts w:asciiTheme="minorHAnsi" w:hAnsiTheme="minorHAnsi" w:cstheme="minorHAnsi"/>
          <w:sz w:val="24"/>
          <w:szCs w:val="24"/>
        </w:rPr>
        <w:t>8</w:t>
      </w:r>
      <w:r w:rsidR="00CF7A44">
        <w:rPr>
          <w:rFonts w:asciiTheme="minorHAnsi" w:hAnsiTheme="minorHAnsi" w:cstheme="minorHAnsi"/>
          <w:sz w:val="24"/>
          <w:szCs w:val="24"/>
        </w:rPr>
        <w:t>x</w:t>
      </w:r>
      <w:r w:rsidR="0063708A" w:rsidRPr="00696E9A">
        <w:rPr>
          <w:rFonts w:asciiTheme="minorHAnsi" w:hAnsiTheme="minorHAnsi" w:cstheme="minorHAnsi"/>
          <w:sz w:val="24"/>
          <w:szCs w:val="24"/>
        </w:rPr>
        <w:t xml:space="preserve"> with</w:t>
      </w:r>
      <w:r w:rsidR="00C24430" w:rsidRPr="00696E9A">
        <w:rPr>
          <w:rFonts w:asciiTheme="minorHAnsi" w:hAnsiTheme="minorHAnsi" w:cstheme="minorHAnsi"/>
          <w:sz w:val="24"/>
          <w:szCs w:val="24"/>
        </w:rPr>
        <w:t xml:space="preserve"> good </w:t>
      </w:r>
      <w:r w:rsidR="006E1F03" w:rsidRPr="00696E9A">
        <w:rPr>
          <w:rFonts w:asciiTheme="minorHAnsi" w:hAnsiTheme="minorHAnsi" w:cstheme="minorHAnsi"/>
          <w:sz w:val="24"/>
          <w:szCs w:val="24"/>
        </w:rPr>
        <w:t xml:space="preserve">efficiency, after which neurosphere size tends to be smaller </w:t>
      </w:r>
      <w:r w:rsidR="00CF7A44">
        <w:rPr>
          <w:rFonts w:asciiTheme="minorHAnsi" w:hAnsiTheme="minorHAnsi" w:cstheme="minorHAnsi"/>
          <w:sz w:val="24"/>
          <w:szCs w:val="24"/>
        </w:rPr>
        <w:t xml:space="preserve">and </w:t>
      </w:r>
      <w:r w:rsidR="006E1F03" w:rsidRPr="00696E9A">
        <w:rPr>
          <w:rFonts w:asciiTheme="minorHAnsi" w:hAnsiTheme="minorHAnsi" w:cstheme="minorHAnsi"/>
          <w:sz w:val="24"/>
          <w:szCs w:val="24"/>
        </w:rPr>
        <w:t>suggestive of a decrease in proliferation.</w:t>
      </w:r>
    </w:p>
    <w:p w14:paraId="62DD235A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7D7A815F" w14:textId="5330297D" w:rsidR="00072D85" w:rsidRPr="00696E9A" w:rsidRDefault="00584E64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Count the c</w:t>
      </w:r>
      <w:r w:rsidR="006E1F0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ells on the hemocytometer and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>plate the</w:t>
      </w:r>
      <w:r w:rsidR="006E1F0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optimal number for future experiments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="00A93D1D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on 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p</w:t>
      </w:r>
      <w:r w:rsidR="00A93D1D" w:rsidRPr="00696E9A">
        <w:rPr>
          <w:rFonts w:asciiTheme="minorHAnsi" w:hAnsiTheme="minorHAnsi" w:cstheme="minorHAnsi"/>
          <w:sz w:val="24"/>
          <w:szCs w:val="24"/>
          <w:highlight w:val="green"/>
        </w:rPr>
        <w:t>oly-D-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l</w:t>
      </w:r>
      <w:r w:rsidR="00A93D1D" w:rsidRPr="00696E9A">
        <w:rPr>
          <w:rFonts w:asciiTheme="minorHAnsi" w:hAnsiTheme="minorHAnsi" w:cstheme="minorHAnsi"/>
          <w:sz w:val="24"/>
          <w:szCs w:val="24"/>
          <w:highlight w:val="green"/>
        </w:rPr>
        <w:t>ysin</w:t>
      </w:r>
      <w:r w:rsidR="009C30F2" w:rsidRPr="00696E9A">
        <w:rPr>
          <w:rFonts w:asciiTheme="minorHAnsi" w:hAnsiTheme="minorHAnsi" w:cstheme="minorHAnsi"/>
          <w:sz w:val="24"/>
          <w:szCs w:val="24"/>
          <w:highlight w:val="green"/>
        </w:rPr>
        <w:t>e</w:t>
      </w:r>
      <w:r w:rsidR="00A93D1D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coated plates (6 or 12 wells)</w:t>
      </w:r>
      <w:r w:rsidR="00050725"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  <w:r w:rsidR="007D2048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</w:p>
    <w:p w14:paraId="46549DEA" w14:textId="77777777" w:rsidR="00072D85" w:rsidRPr="00696E9A" w:rsidRDefault="00072D85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78C9F67E" w14:textId="1F0C830D" w:rsidR="00584E64" w:rsidRPr="00696E9A" w:rsidRDefault="007D2048" w:rsidP="00DB2A96">
      <w:pPr>
        <w:pStyle w:val="ListParagraph"/>
        <w:numPr>
          <w:ilvl w:val="1"/>
          <w:numId w:val="14"/>
        </w:numPr>
        <w:rPr>
          <w:rFonts w:asciiTheme="minorHAnsi" w:hAnsiTheme="minorHAnsi" w:cstheme="minorHAnsi"/>
          <w:b/>
          <w:sz w:val="24"/>
          <w:szCs w:val="24"/>
          <w:highlight w:val="green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To differentiate the stem cells,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collect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neurosphere</w:t>
      </w:r>
      <w:r w:rsidR="001B07E7" w:rsidRPr="00696E9A">
        <w:rPr>
          <w:rFonts w:asciiTheme="minorHAnsi" w:hAnsiTheme="minorHAnsi" w:cstheme="minorHAnsi"/>
          <w:sz w:val="24"/>
          <w:szCs w:val="24"/>
          <w:highlight w:val="green"/>
        </w:rPr>
        <w:t>s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from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 xml:space="preserve"> the second to eighth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passage</w:t>
      </w:r>
      <w:r w:rsidR="001B07E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by centrifugation as described 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earlier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, except 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add 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differentiation medium </w:t>
      </w:r>
      <w:r w:rsidR="00584E64" w:rsidRPr="00696E9A">
        <w:rPr>
          <w:rFonts w:asciiTheme="minorHAnsi" w:hAnsiTheme="minorHAnsi" w:cstheme="minorHAnsi"/>
          <w:sz w:val="24"/>
          <w:szCs w:val="24"/>
          <w:highlight w:val="green"/>
        </w:rPr>
        <w:t>t</w:t>
      </w:r>
      <w:r w:rsidR="00E81469" w:rsidRPr="00696E9A">
        <w:rPr>
          <w:rFonts w:asciiTheme="minorHAnsi" w:hAnsiTheme="minorHAnsi" w:cstheme="minorHAnsi"/>
          <w:sz w:val="24"/>
          <w:szCs w:val="24"/>
          <w:highlight w:val="green"/>
        </w:rPr>
        <w:t>o</w:t>
      </w:r>
      <w:r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the pellet</w:t>
      </w:r>
      <w:r w:rsidR="00E81469"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  <w:r w:rsidR="0005072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</w:t>
      </w:r>
    </w:p>
    <w:p w14:paraId="3DE973F6" w14:textId="77777777" w:rsidR="00584E64" w:rsidRPr="00696E9A" w:rsidRDefault="00584E64" w:rsidP="00DB2A96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green"/>
        </w:rPr>
      </w:pPr>
    </w:p>
    <w:p w14:paraId="2A11AC1F" w14:textId="3B52CDEB" w:rsidR="003F3ECF" w:rsidRPr="00696E9A" w:rsidRDefault="00584E64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  <w:highlight w:val="green"/>
        </w:rPr>
        <w:t>NOTE: Upon</w:t>
      </w:r>
      <w:r w:rsidR="0005072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7 </w:t>
      </w:r>
      <w:r w:rsidR="00EF4DC0" w:rsidRPr="00696E9A">
        <w:rPr>
          <w:rFonts w:asciiTheme="minorHAnsi" w:hAnsiTheme="minorHAnsi" w:cstheme="minorHAnsi"/>
          <w:sz w:val="24"/>
          <w:szCs w:val="24"/>
          <w:highlight w:val="green"/>
        </w:rPr>
        <w:t>days</w:t>
      </w:r>
      <w:r w:rsidR="00DB6977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in vitro</w:t>
      </w:r>
      <w:r w:rsidR="00050725" w:rsidRPr="00696E9A">
        <w:rPr>
          <w:rFonts w:asciiTheme="minorHAnsi" w:hAnsiTheme="minorHAnsi" w:cstheme="minorHAnsi"/>
          <w:sz w:val="24"/>
          <w:szCs w:val="24"/>
          <w:highlight w:val="green"/>
        </w:rPr>
        <w:t>, the stem cells differentiate into neurons, astrocytes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,</w:t>
      </w:r>
      <w:r w:rsidR="00050725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nd oligodendrocytes</w:t>
      </w:r>
      <w:r w:rsidR="00CF7A44">
        <w:rPr>
          <w:rFonts w:asciiTheme="minorHAnsi" w:hAnsiTheme="minorHAnsi" w:cstheme="minorHAnsi"/>
          <w:sz w:val="24"/>
          <w:szCs w:val="24"/>
          <w:highlight w:val="green"/>
        </w:rPr>
        <w:t>,</w:t>
      </w:r>
      <w:r w:rsidR="006E1F03" w:rsidRPr="00696E9A">
        <w:rPr>
          <w:rFonts w:asciiTheme="minorHAnsi" w:hAnsiTheme="minorHAnsi" w:cstheme="minorHAnsi"/>
          <w:sz w:val="24"/>
          <w:szCs w:val="24"/>
          <w:highlight w:val="green"/>
        </w:rPr>
        <w:t xml:space="preserve"> as demonstrated by staining with the</w:t>
      </w:r>
      <w:r w:rsidR="00D575EB" w:rsidRPr="00696E9A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t xml:space="preserve"> neuronal marker</w:t>
      </w:r>
      <w:r w:rsidR="002A36E8" w:rsidRPr="00696E9A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t xml:space="preserve"> </w:t>
      </w:r>
      <w:r w:rsidR="00AB69D0" w:rsidRPr="00696E9A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sym w:font="Symbol" w:char="F062"/>
      </w:r>
      <w:r w:rsidR="002A36E8" w:rsidRPr="00696E9A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t>-</w:t>
      </w:r>
      <w:r w:rsidR="00D575EB" w:rsidRPr="00696E9A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t>III tubulin,</w:t>
      </w:r>
      <w:r w:rsidR="006E1F03" w:rsidRPr="00696E9A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t xml:space="preserve"> astrocytic marker GFAP</w:t>
      </w:r>
      <w:r w:rsidR="00CF7A44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t>,</w:t>
      </w:r>
      <w:r w:rsidR="006E1F03" w:rsidRPr="00696E9A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t xml:space="preserve"> and</w:t>
      </w:r>
      <w:r w:rsidR="00CF7A44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t xml:space="preserve"> </w:t>
      </w:r>
      <w:r w:rsidR="00D575EB" w:rsidRPr="00696E9A">
        <w:rPr>
          <w:rFonts w:asciiTheme="minorHAnsi" w:eastAsia="Times New Roman" w:hAnsiTheme="minorHAnsi" w:cstheme="minorHAnsi"/>
          <w:color w:val="000000"/>
          <w:sz w:val="24"/>
          <w:szCs w:val="24"/>
          <w:highlight w:val="green"/>
          <w:shd w:val="clear" w:color="auto" w:fill="FFFFFF"/>
          <w:lang w:eastAsia="en-US"/>
        </w:rPr>
        <w:t>oligodendrocyte maker O4</w:t>
      </w:r>
      <w:r w:rsidR="00D575EB" w:rsidRPr="00696E9A">
        <w:rPr>
          <w:rFonts w:asciiTheme="minorHAnsi" w:hAnsiTheme="minorHAnsi" w:cstheme="minorHAnsi"/>
          <w:sz w:val="24"/>
          <w:szCs w:val="24"/>
          <w:highlight w:val="green"/>
        </w:rPr>
        <w:t>.</w:t>
      </w:r>
      <w:r w:rsidR="00D575EB"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</w:t>
      </w:r>
    </w:p>
    <w:p w14:paraId="73A440B4" w14:textId="77777777" w:rsidR="00CE6BB2" w:rsidRPr="00696E9A" w:rsidRDefault="00CE6BB2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5AF3D3CF" w14:textId="702B6A22" w:rsidR="00FD1862" w:rsidRPr="00696E9A" w:rsidRDefault="00072D85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>REPRESENTATIVE RESULTS</w:t>
      </w:r>
      <w:r w:rsidR="00F45DF5">
        <w:rPr>
          <w:rFonts w:asciiTheme="minorHAnsi" w:hAnsiTheme="minorHAnsi" w:cstheme="minorHAnsi"/>
          <w:b/>
          <w:sz w:val="24"/>
          <w:szCs w:val="24"/>
        </w:rPr>
        <w:t>:</w:t>
      </w:r>
    </w:p>
    <w:p w14:paraId="16F87D35" w14:textId="77777777" w:rsidR="00972667" w:rsidRPr="00696E9A" w:rsidRDefault="00972667" w:rsidP="00DB2A96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4FE66A31" w14:textId="2C688B16" w:rsidR="00EC3E71" w:rsidRPr="00696E9A" w:rsidRDefault="00D45870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Prominin-1</w:t>
      </w:r>
      <w:r w:rsidR="00CF7A44">
        <w:rPr>
          <w:rFonts w:asciiTheme="minorHAnsi" w:hAnsiTheme="minorHAnsi" w:cstheme="minorHAnsi"/>
          <w:sz w:val="24"/>
          <w:szCs w:val="24"/>
        </w:rPr>
        <w:t>-</w:t>
      </w:r>
      <w:r w:rsidRPr="00696E9A">
        <w:rPr>
          <w:rFonts w:asciiTheme="minorHAnsi" w:hAnsiTheme="minorHAnsi" w:cstheme="minorHAnsi"/>
          <w:sz w:val="24"/>
          <w:szCs w:val="24"/>
        </w:rPr>
        <w:t>pos</w:t>
      </w:r>
      <w:r w:rsidR="007D2048" w:rsidRPr="00696E9A">
        <w:rPr>
          <w:rFonts w:asciiTheme="minorHAnsi" w:hAnsiTheme="minorHAnsi" w:cstheme="minorHAnsi"/>
          <w:sz w:val="24"/>
          <w:szCs w:val="24"/>
        </w:rPr>
        <w:t>itive postnatal cerebellar stem</w:t>
      </w:r>
      <w:r w:rsidR="00E81469" w:rsidRPr="00696E9A">
        <w:rPr>
          <w:rFonts w:asciiTheme="minorHAnsi" w:hAnsiTheme="minorHAnsi" w:cstheme="minorHAnsi"/>
          <w:sz w:val="24"/>
          <w:szCs w:val="24"/>
        </w:rPr>
        <w:t xml:space="preserve"> cells</w:t>
      </w:r>
      <w:r w:rsidR="004C48F1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174AF4" w:rsidRPr="00696E9A">
        <w:rPr>
          <w:rFonts w:asciiTheme="minorHAnsi" w:hAnsiTheme="minorHAnsi" w:cstheme="minorHAnsi"/>
          <w:sz w:val="24"/>
          <w:szCs w:val="24"/>
        </w:rPr>
        <w:t>form</w:t>
      </w:r>
      <w:r w:rsidR="00CF7A44">
        <w:rPr>
          <w:rFonts w:asciiTheme="minorHAnsi" w:hAnsiTheme="minorHAnsi" w:cstheme="minorHAnsi"/>
          <w:sz w:val="24"/>
          <w:szCs w:val="24"/>
        </w:rPr>
        <w:t>ed</w:t>
      </w:r>
      <w:r w:rsidR="00F44D94" w:rsidRPr="00696E9A">
        <w:rPr>
          <w:rFonts w:asciiTheme="minorHAnsi" w:hAnsiTheme="minorHAnsi" w:cstheme="minorHAnsi"/>
          <w:sz w:val="24"/>
          <w:szCs w:val="24"/>
        </w:rPr>
        <w:t xml:space="preserve"> neurosphere</w:t>
      </w:r>
      <w:r w:rsidR="00EC3E71" w:rsidRPr="00696E9A">
        <w:rPr>
          <w:rFonts w:asciiTheme="minorHAnsi" w:hAnsiTheme="minorHAnsi" w:cstheme="minorHAnsi"/>
          <w:sz w:val="24"/>
          <w:szCs w:val="24"/>
        </w:rPr>
        <w:t>s in neurosphere medium rich in growth factors (EGF and bFGF)</w:t>
      </w:r>
      <w:r w:rsidR="00EF1FCE" w:rsidRPr="00696E9A">
        <w:rPr>
          <w:rFonts w:asciiTheme="minorHAnsi" w:hAnsiTheme="minorHAnsi" w:cstheme="minorHAnsi"/>
          <w:sz w:val="24"/>
          <w:szCs w:val="24"/>
        </w:rPr>
        <w:t xml:space="preserve">. </w:t>
      </w:r>
      <w:r w:rsidR="00E81469" w:rsidRPr="00696E9A">
        <w:rPr>
          <w:rFonts w:asciiTheme="minorHAnsi" w:hAnsiTheme="minorHAnsi" w:cstheme="minorHAnsi"/>
          <w:sz w:val="24"/>
          <w:szCs w:val="24"/>
        </w:rPr>
        <w:t xml:space="preserve">These neurospheres </w:t>
      </w:r>
      <w:r w:rsidR="00CF7A44">
        <w:rPr>
          <w:rFonts w:asciiTheme="minorHAnsi" w:hAnsiTheme="minorHAnsi" w:cstheme="minorHAnsi"/>
          <w:sz w:val="24"/>
          <w:szCs w:val="24"/>
        </w:rPr>
        <w:t>were</w:t>
      </w:r>
      <w:r w:rsidR="00E81469" w:rsidRPr="00696E9A">
        <w:rPr>
          <w:rFonts w:asciiTheme="minorHAnsi" w:hAnsiTheme="minorHAnsi" w:cstheme="minorHAnsi"/>
          <w:sz w:val="24"/>
          <w:szCs w:val="24"/>
        </w:rPr>
        <w:t xml:space="preserve"> positive for</w:t>
      </w:r>
      <w:r w:rsidR="00EC3E71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CF7A44">
        <w:rPr>
          <w:rFonts w:asciiTheme="minorHAnsi" w:hAnsiTheme="minorHAnsi" w:cstheme="minorHAnsi"/>
          <w:sz w:val="24"/>
          <w:szCs w:val="24"/>
        </w:rPr>
        <w:t>p</w:t>
      </w:r>
      <w:r w:rsidR="00EC3E71" w:rsidRPr="00696E9A">
        <w:rPr>
          <w:rFonts w:asciiTheme="minorHAnsi" w:hAnsiTheme="minorHAnsi" w:cstheme="minorHAnsi"/>
          <w:sz w:val="24"/>
          <w:szCs w:val="24"/>
        </w:rPr>
        <w:t>rominin-1</w:t>
      </w:r>
      <w:r w:rsidR="00CF7A44">
        <w:rPr>
          <w:rFonts w:asciiTheme="minorHAnsi" w:hAnsiTheme="minorHAnsi" w:cstheme="minorHAnsi"/>
          <w:sz w:val="24"/>
          <w:szCs w:val="24"/>
        </w:rPr>
        <w:t>-</w:t>
      </w:r>
      <w:r w:rsidR="00E81469" w:rsidRPr="00696E9A">
        <w:rPr>
          <w:rFonts w:asciiTheme="minorHAnsi" w:hAnsiTheme="minorHAnsi" w:cstheme="minorHAnsi"/>
          <w:sz w:val="24"/>
          <w:szCs w:val="24"/>
        </w:rPr>
        <w:t>staining</w:t>
      </w:r>
      <w:r w:rsidR="00EC3E71" w:rsidRPr="00696E9A">
        <w:rPr>
          <w:rFonts w:asciiTheme="minorHAnsi" w:hAnsiTheme="minorHAnsi" w:cstheme="minorHAnsi"/>
          <w:sz w:val="24"/>
          <w:szCs w:val="24"/>
        </w:rPr>
        <w:t>, the mark</w:t>
      </w:r>
      <w:r w:rsidR="00E81469" w:rsidRPr="00696E9A">
        <w:rPr>
          <w:rFonts w:asciiTheme="minorHAnsi" w:hAnsiTheme="minorHAnsi" w:cstheme="minorHAnsi"/>
          <w:sz w:val="24"/>
          <w:szCs w:val="24"/>
        </w:rPr>
        <w:t>er used for isolation</w:t>
      </w:r>
      <w:r w:rsidR="00CF7A44">
        <w:rPr>
          <w:rFonts w:asciiTheme="minorHAnsi" w:hAnsiTheme="minorHAnsi" w:cstheme="minorHAnsi"/>
          <w:sz w:val="24"/>
          <w:szCs w:val="24"/>
        </w:rPr>
        <w:t xml:space="preserve">, </w:t>
      </w:r>
      <w:r w:rsidR="00E81469" w:rsidRPr="00696E9A">
        <w:rPr>
          <w:rFonts w:asciiTheme="minorHAnsi" w:hAnsiTheme="minorHAnsi" w:cstheme="minorHAnsi"/>
          <w:sz w:val="24"/>
          <w:szCs w:val="24"/>
        </w:rPr>
        <w:t>and also</w:t>
      </w:r>
      <w:r w:rsidR="00EC3E71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CF7A44">
        <w:rPr>
          <w:rFonts w:asciiTheme="minorHAnsi" w:hAnsiTheme="minorHAnsi" w:cstheme="minorHAnsi"/>
          <w:sz w:val="24"/>
          <w:szCs w:val="24"/>
        </w:rPr>
        <w:t xml:space="preserve">as a </w:t>
      </w:r>
      <w:r w:rsidR="00EC3E71" w:rsidRPr="00696E9A">
        <w:rPr>
          <w:rFonts w:asciiTheme="minorHAnsi" w:hAnsiTheme="minorHAnsi" w:cstheme="minorHAnsi"/>
          <w:sz w:val="24"/>
          <w:szCs w:val="24"/>
        </w:rPr>
        <w:t>stain for other stem cell markers</w:t>
      </w:r>
      <w:r w:rsidR="00CF7A44">
        <w:rPr>
          <w:rFonts w:asciiTheme="minorHAnsi" w:hAnsiTheme="minorHAnsi" w:cstheme="minorHAnsi"/>
          <w:sz w:val="24"/>
          <w:szCs w:val="24"/>
        </w:rPr>
        <w:t xml:space="preserve"> such as</w:t>
      </w:r>
      <w:r w:rsidR="00EC3E71" w:rsidRPr="00696E9A">
        <w:rPr>
          <w:rFonts w:asciiTheme="minorHAnsi" w:hAnsiTheme="minorHAnsi" w:cstheme="minorHAnsi"/>
          <w:sz w:val="24"/>
          <w:szCs w:val="24"/>
        </w:rPr>
        <w:t xml:space="preserve"> Nestin and GFAP</w:t>
      </w:r>
      <w:r w:rsidR="000D494A" w:rsidRPr="00696E9A">
        <w:rPr>
          <w:rFonts w:asciiTheme="minorHAnsi" w:hAnsiTheme="minorHAnsi" w:cstheme="minorHAnsi"/>
          <w:sz w:val="24"/>
          <w:szCs w:val="24"/>
        </w:rPr>
        <w:fldChar w:fldCharType="begin"/>
      </w:r>
      <w:r w:rsidR="000D494A" w:rsidRPr="00696E9A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ee&lt;/Author&gt;&lt;Year&gt;2005&lt;/Year&gt;&lt;RecNum&gt;193&lt;/RecNum&gt;&lt;DisplayText&gt;&lt;style face="superscript"&gt;13&lt;/style&gt;&lt;/DisplayText&gt;&lt;record&gt;&lt;rec-number&gt;193&lt;/rec-number&gt;&lt;foreign-keys&gt;&lt;key app="EN" db-id="rz59dz9ps0z9w8etdtjxetd1zz0p5wwtzxp9" timestamp="1407947086"&gt;193&lt;/key&gt;&lt;/foreign-keys&gt;&lt;ref-type name="Journal Article"&gt;17&lt;/ref-type&gt;&lt;contributors&gt;&lt;authors&gt;&lt;author&gt;Lee, Audra&lt;/author&gt;&lt;author&gt;Kessler, Jessica D.&lt;/author&gt;&lt;author&gt;Read, Tracy-Ann&lt;/author&gt;&lt;author&gt;Kaiser, Constanze&lt;/author&gt;&lt;author&gt;Corbeil, Denis&lt;/author&gt;&lt;author&gt;Huttner, Wieland B.&lt;/author&gt;&lt;author&gt;Johnson, Jane E.&lt;/author&gt;&lt;author&gt;Wechsler-Reya, Robert J.&lt;/author&gt;&lt;/authors&gt;&lt;/contributors&gt;&lt;titles&gt;&lt;title&gt;Isolation of neural stem cells from the postnatal cerebellum&lt;/title&gt;&lt;secondary-title&gt;Nat Neurosci&lt;/secondary-title&gt;&lt;/titles&gt;&lt;periodical&gt;&lt;full-title&gt;Nat Neurosci&lt;/full-title&gt;&lt;/periodical&gt;&lt;pages&gt;723-729&lt;/pages&gt;&lt;volume&gt;8&lt;/volume&gt;&lt;number&gt;6&lt;/number&gt;&lt;dates&gt;&lt;year&gt;2005&lt;/year&gt;&lt;/dates&gt;&lt;publisher&gt;Nature Publishing Group&lt;/publisher&gt;&lt;isbn&gt;1097-6256&lt;/isbn&gt;&lt;urls&gt;&lt;related-urls&gt;&lt;url&gt;http://dx.doi.org/10.1038/nn1473&lt;/url&gt;&lt;url&gt;http://www.nature.com/neuro/journal/v8/n6/suppinfo/nn1473_S1.html&lt;/url&gt;&lt;/related-urls&gt;&lt;/urls&gt;&lt;/record&gt;&lt;/Cite&gt;&lt;/EndNote&gt;</w:instrText>
      </w:r>
      <w:r w:rsidR="000D494A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0D494A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13</w:t>
      </w:r>
      <w:r w:rsidR="000D494A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EC3E71" w:rsidRPr="00696E9A">
        <w:rPr>
          <w:rFonts w:asciiTheme="minorHAnsi" w:hAnsiTheme="minorHAnsi" w:cstheme="minorHAnsi"/>
          <w:sz w:val="24"/>
          <w:szCs w:val="24"/>
        </w:rPr>
        <w:t xml:space="preserve"> (</w:t>
      </w:r>
      <w:r w:rsidR="00EC3E71" w:rsidRPr="00696E9A">
        <w:rPr>
          <w:rFonts w:asciiTheme="minorHAnsi" w:hAnsiTheme="minorHAnsi" w:cstheme="minorHAnsi"/>
          <w:b/>
          <w:sz w:val="24"/>
          <w:szCs w:val="24"/>
        </w:rPr>
        <w:t xml:space="preserve">Figure </w:t>
      </w:r>
      <w:r w:rsidR="00971451" w:rsidRPr="00696E9A">
        <w:rPr>
          <w:rFonts w:asciiTheme="minorHAnsi" w:hAnsiTheme="minorHAnsi" w:cstheme="minorHAnsi"/>
          <w:b/>
          <w:sz w:val="24"/>
          <w:szCs w:val="24"/>
        </w:rPr>
        <w:t>1</w:t>
      </w:r>
      <w:r w:rsidR="00EC3E71" w:rsidRPr="00696E9A">
        <w:rPr>
          <w:rFonts w:asciiTheme="minorHAnsi" w:hAnsiTheme="minorHAnsi" w:cstheme="minorHAnsi"/>
          <w:sz w:val="24"/>
          <w:szCs w:val="24"/>
        </w:rPr>
        <w:t xml:space="preserve">). </w:t>
      </w:r>
      <w:r w:rsidR="009A3856" w:rsidRPr="00696E9A">
        <w:rPr>
          <w:rFonts w:asciiTheme="minorHAnsi" w:hAnsiTheme="minorHAnsi" w:cstheme="minorHAnsi"/>
          <w:sz w:val="24"/>
          <w:szCs w:val="24"/>
        </w:rPr>
        <w:t>The</w:t>
      </w:r>
      <w:r w:rsidR="00AF4004" w:rsidRPr="00696E9A">
        <w:rPr>
          <w:rFonts w:asciiTheme="minorHAnsi" w:hAnsiTheme="minorHAnsi" w:cstheme="minorHAnsi"/>
          <w:sz w:val="24"/>
          <w:szCs w:val="24"/>
        </w:rPr>
        <w:t xml:space="preserve"> stem cell ma</w:t>
      </w:r>
      <w:r w:rsidR="00696E9A" w:rsidRPr="00696E9A">
        <w:rPr>
          <w:rFonts w:asciiTheme="minorHAnsi" w:hAnsiTheme="minorHAnsi" w:cstheme="minorHAnsi"/>
          <w:sz w:val="24"/>
          <w:szCs w:val="24"/>
        </w:rPr>
        <w:t>r</w:t>
      </w:r>
      <w:r w:rsidR="00AF4004" w:rsidRPr="00696E9A">
        <w:rPr>
          <w:rFonts w:asciiTheme="minorHAnsi" w:hAnsiTheme="minorHAnsi" w:cstheme="minorHAnsi"/>
          <w:sz w:val="24"/>
          <w:szCs w:val="24"/>
        </w:rPr>
        <w:t>ker expression</w:t>
      </w:r>
      <w:r w:rsidR="007C6320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CF7A44">
        <w:rPr>
          <w:rFonts w:asciiTheme="minorHAnsi" w:hAnsiTheme="minorHAnsi" w:cstheme="minorHAnsi"/>
          <w:sz w:val="24"/>
          <w:szCs w:val="24"/>
        </w:rPr>
        <w:t>was</w:t>
      </w:r>
      <w:r w:rsidR="00174AF4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7C6320" w:rsidRPr="00696E9A">
        <w:rPr>
          <w:rFonts w:asciiTheme="minorHAnsi" w:hAnsiTheme="minorHAnsi" w:cstheme="minorHAnsi"/>
          <w:sz w:val="24"/>
          <w:szCs w:val="24"/>
        </w:rPr>
        <w:t>maintain</w:t>
      </w:r>
      <w:r w:rsidR="006F4568" w:rsidRPr="00696E9A">
        <w:rPr>
          <w:rFonts w:asciiTheme="minorHAnsi" w:hAnsiTheme="minorHAnsi" w:cstheme="minorHAnsi"/>
          <w:sz w:val="24"/>
          <w:szCs w:val="24"/>
        </w:rPr>
        <w:t>ed</w:t>
      </w:r>
      <w:r w:rsidR="007C6320" w:rsidRPr="00696E9A">
        <w:rPr>
          <w:rFonts w:asciiTheme="minorHAnsi" w:hAnsiTheme="minorHAnsi" w:cstheme="minorHAnsi"/>
          <w:sz w:val="24"/>
          <w:szCs w:val="24"/>
        </w:rPr>
        <w:t xml:space="preserve"> throughout culture and </w:t>
      </w:r>
      <w:r w:rsidR="00CF7A44">
        <w:rPr>
          <w:rFonts w:asciiTheme="minorHAnsi" w:hAnsiTheme="minorHAnsi" w:cstheme="minorHAnsi"/>
          <w:sz w:val="24"/>
          <w:szCs w:val="24"/>
        </w:rPr>
        <w:t xml:space="preserve">for </w:t>
      </w:r>
      <w:r w:rsidR="00800690" w:rsidRPr="00696E9A">
        <w:rPr>
          <w:rFonts w:asciiTheme="minorHAnsi" w:hAnsiTheme="minorHAnsi" w:cstheme="minorHAnsi"/>
          <w:sz w:val="24"/>
          <w:szCs w:val="24"/>
        </w:rPr>
        <w:t xml:space="preserve">up to at least </w:t>
      </w:r>
      <w:r w:rsidR="00CF7A44">
        <w:rPr>
          <w:rFonts w:asciiTheme="minorHAnsi" w:hAnsiTheme="minorHAnsi" w:cstheme="minorHAnsi"/>
          <w:sz w:val="24"/>
          <w:szCs w:val="24"/>
        </w:rPr>
        <w:t>eight</w:t>
      </w:r>
      <w:r w:rsidR="00800690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7C6320" w:rsidRPr="00696E9A">
        <w:rPr>
          <w:rFonts w:asciiTheme="minorHAnsi" w:hAnsiTheme="minorHAnsi" w:cstheme="minorHAnsi"/>
          <w:sz w:val="24"/>
          <w:szCs w:val="24"/>
        </w:rPr>
        <w:t>passages</w:t>
      </w:r>
      <w:r w:rsidR="00057520" w:rsidRPr="00696E9A">
        <w:rPr>
          <w:rFonts w:asciiTheme="minorHAnsi" w:hAnsiTheme="minorHAnsi" w:cstheme="minorHAnsi"/>
          <w:sz w:val="24"/>
          <w:szCs w:val="24"/>
        </w:rPr>
        <w:fldChar w:fldCharType="begin"/>
      </w:r>
      <w:r w:rsidR="00057520" w:rsidRPr="00696E9A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Edamakanti&lt;/Author&gt;&lt;Year&gt;2018&lt;/Year&gt;&lt;RecNum&gt;1571&lt;/RecNum&gt;&lt;DisplayText&gt;&lt;style face="superscript"&gt;20&lt;/style&gt;&lt;/DisplayText&gt;&lt;record&gt;&lt;rec-number&gt;1571&lt;/rec-number&gt;&lt;foreign-keys&gt;&lt;key app="EN" db-id="rz59dz9ps0z9w8etdtjxetd1zz0p5wwtzxp9" timestamp="1545257302"&gt;1571&lt;/key&gt;&lt;/foreign-keys&gt;&lt;ref-type name="Journal Article"&gt;17&lt;/ref-type&gt;&lt;contributors&gt;&lt;authors&gt;&lt;author&gt;Edamakanti, C. R.&lt;/author&gt;&lt;author&gt;Do, J.&lt;/author&gt;&lt;author&gt;Didonna, A.&lt;/author&gt;&lt;author&gt;Martina, M.&lt;/author&gt;&lt;author&gt;Opal, P.&lt;/author&gt;&lt;/authors&gt;&lt;/contributors&gt;&lt;auth-address&gt;Davee Department of Neurology, and.&amp;#xD;Department of Physiology, Feinberg School of Medicine, Northwestern University, Chicago, Illinois, USA.&amp;#xD;Department of Neurology, UCSF, San Francisco, California, USA.&amp;#xD;Department of Cell and Molecular Biology, Feinberg School of Medicine, Northwestern University, Chicago, Illinois, USA.&lt;/auth-address&gt;&lt;titles&gt;&lt;title&gt;Mutant ataxin1 disrupts cerebellar development in spinocerebellar ataxia type 1&lt;/title&gt;&lt;secondary-title&gt;J Clin Invest&lt;/secondary-title&gt;&lt;alt-title&gt;The Journal of clinical investigation&lt;/alt-title&gt;&lt;/titles&gt;&lt;periodical&gt;&lt;full-title&gt;J Clin Invest&lt;/full-title&gt;&lt;/periodical&gt;&lt;alt-periodical&gt;&lt;full-title&gt;The Journal of Clinical Investigation&lt;/full-title&gt;&lt;/alt-periodical&gt;&lt;pages&gt;2252-2265&lt;/pages&gt;&lt;volume&gt;128&lt;/volume&gt;&lt;number&gt;6&lt;/number&gt;&lt;edition&gt;2018/03/14&lt;/edition&gt;&lt;keywords&gt;&lt;keyword&gt;Neurodegeneration&lt;/keyword&gt;&lt;keyword&gt;Neurological disorders&lt;/keyword&gt;&lt;keyword&gt;Neuronal stem cells&lt;/keyword&gt;&lt;keyword&gt;Neuroscience&lt;/keyword&gt;&lt;keyword&gt;Stem cells&lt;/keyword&gt;&lt;/keywords&gt;&lt;dates&gt;&lt;year&gt;2018&lt;/year&gt;&lt;pub-dates&gt;&lt;date&gt;Jun 1&lt;/date&gt;&lt;/pub-dates&gt;&lt;/dates&gt;&lt;isbn&gt;0021-9738&lt;/isbn&gt;&lt;accession-num&gt;29533923&lt;/accession-num&gt;&lt;urls&gt;&lt;/urls&gt;&lt;custom2&gt;PMC5983343&lt;/custom2&gt;&lt;electronic-resource-num&gt;10.1172/jci96765&lt;/electronic-resource-num&gt;&lt;remote-database-provider&gt;NLM&lt;/remote-database-provider&gt;&lt;language&gt;eng&lt;/language&gt;&lt;/record&gt;&lt;/Cite&gt;&lt;/EndNote&gt;</w:instrText>
      </w:r>
      <w:r w:rsidR="00057520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057520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20</w:t>
      </w:r>
      <w:r w:rsidR="00057520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7C6320" w:rsidRPr="00696E9A">
        <w:rPr>
          <w:rFonts w:asciiTheme="minorHAnsi" w:hAnsiTheme="minorHAnsi" w:cstheme="minorHAnsi"/>
          <w:sz w:val="24"/>
          <w:szCs w:val="24"/>
        </w:rPr>
        <w:t xml:space="preserve">. </w:t>
      </w:r>
      <w:r w:rsidR="00EC3E71" w:rsidRPr="00696E9A">
        <w:rPr>
          <w:rFonts w:asciiTheme="minorHAnsi" w:hAnsiTheme="minorHAnsi" w:cstheme="minorHAnsi"/>
          <w:sz w:val="24"/>
          <w:szCs w:val="24"/>
        </w:rPr>
        <w:t>Upon withdrawal of growth factors</w:t>
      </w:r>
      <w:r w:rsidR="007D2048" w:rsidRPr="00696E9A">
        <w:rPr>
          <w:rFonts w:asciiTheme="minorHAnsi" w:hAnsiTheme="minorHAnsi" w:cstheme="minorHAnsi"/>
          <w:sz w:val="24"/>
          <w:szCs w:val="24"/>
        </w:rPr>
        <w:t xml:space="preserve"> and in the presence of LIF and PDGF-AA</w:t>
      </w:r>
      <w:r w:rsidR="00393964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(which are </w:t>
      </w:r>
      <w:r w:rsidR="00393964" w:rsidRPr="00696E9A">
        <w:rPr>
          <w:rFonts w:asciiTheme="minorHAnsi" w:hAnsiTheme="minorHAnsi" w:cstheme="minorHAnsi"/>
          <w:sz w:val="24"/>
          <w:szCs w:val="24"/>
        </w:rPr>
        <w:t>factors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that </w:t>
      </w:r>
      <w:r w:rsidR="00490832" w:rsidRPr="00696E9A">
        <w:rPr>
          <w:rFonts w:asciiTheme="minorHAnsi" w:hAnsiTheme="minorHAnsi" w:cstheme="minorHAnsi"/>
          <w:sz w:val="24"/>
          <w:szCs w:val="24"/>
        </w:rPr>
        <w:t>support neuronal and glial differentiation</w:t>
      </w:r>
      <w:r w:rsidR="00393964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FcmxhbmRzc29uPC9BdXRob3I+PFllYXI+MjAwMTwvWWVh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</w:fldData>
        </w:fldChar>
      </w:r>
      <w:r w:rsidR="00393964" w:rsidRPr="00696E9A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393964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FcmxhbmRzc29uPC9BdXRob3I+PFllYXI+MjAwMTwvWWVh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</w:fldData>
        </w:fldChar>
      </w:r>
      <w:r w:rsidR="00393964" w:rsidRPr="00696E9A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393964" w:rsidRPr="00696E9A">
        <w:rPr>
          <w:rFonts w:asciiTheme="minorHAnsi" w:hAnsiTheme="minorHAnsi" w:cstheme="minorHAnsi"/>
          <w:sz w:val="24"/>
          <w:szCs w:val="24"/>
        </w:rPr>
      </w:r>
      <w:r w:rsidR="00393964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393964" w:rsidRPr="00696E9A">
        <w:rPr>
          <w:rFonts w:asciiTheme="minorHAnsi" w:hAnsiTheme="minorHAnsi" w:cstheme="minorHAnsi"/>
          <w:sz w:val="24"/>
          <w:szCs w:val="24"/>
        </w:rPr>
      </w:r>
      <w:r w:rsidR="00393964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393964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21,22</w:t>
      </w:r>
      <w:r w:rsidR="00393964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DF081D" w:rsidRPr="00696E9A">
        <w:rPr>
          <w:rFonts w:asciiTheme="minorHAnsi" w:hAnsiTheme="minorHAnsi" w:cstheme="minorHAnsi"/>
          <w:sz w:val="24"/>
          <w:szCs w:val="24"/>
        </w:rPr>
        <w:t>)</w:t>
      </w:r>
      <w:r w:rsidR="00CF7A44">
        <w:rPr>
          <w:rFonts w:asciiTheme="minorHAnsi" w:hAnsiTheme="minorHAnsi" w:cstheme="minorHAnsi"/>
          <w:sz w:val="24"/>
          <w:szCs w:val="24"/>
        </w:rPr>
        <w:t>,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7D2048" w:rsidRPr="00696E9A">
        <w:rPr>
          <w:rFonts w:asciiTheme="minorHAnsi" w:hAnsiTheme="minorHAnsi" w:cstheme="minorHAnsi"/>
          <w:sz w:val="24"/>
          <w:szCs w:val="24"/>
        </w:rPr>
        <w:t>the neurospheres differentiate</w:t>
      </w:r>
      <w:r w:rsidR="00CF7A44">
        <w:rPr>
          <w:rFonts w:asciiTheme="minorHAnsi" w:hAnsiTheme="minorHAnsi" w:cstheme="minorHAnsi"/>
          <w:sz w:val="24"/>
          <w:szCs w:val="24"/>
        </w:rPr>
        <w:t>d</w:t>
      </w:r>
      <w:r w:rsidR="00EC3E71" w:rsidRPr="00696E9A">
        <w:rPr>
          <w:rFonts w:asciiTheme="minorHAnsi" w:hAnsiTheme="minorHAnsi" w:cstheme="minorHAnsi"/>
          <w:sz w:val="24"/>
          <w:szCs w:val="24"/>
        </w:rPr>
        <w:t xml:space="preserve"> into neuronal and glial lineages (</w:t>
      </w:r>
      <w:r w:rsidR="00EC3E71" w:rsidRPr="00696E9A">
        <w:rPr>
          <w:rFonts w:asciiTheme="minorHAnsi" w:hAnsiTheme="minorHAnsi" w:cstheme="minorHAnsi"/>
          <w:b/>
          <w:sz w:val="24"/>
          <w:szCs w:val="24"/>
        </w:rPr>
        <w:t xml:space="preserve">Figure </w:t>
      </w:r>
      <w:r w:rsidR="00971451" w:rsidRPr="00696E9A">
        <w:rPr>
          <w:rFonts w:asciiTheme="minorHAnsi" w:hAnsiTheme="minorHAnsi" w:cstheme="minorHAnsi"/>
          <w:b/>
          <w:sz w:val="24"/>
          <w:szCs w:val="24"/>
        </w:rPr>
        <w:t>2</w:t>
      </w:r>
      <w:r w:rsidR="00EC3E71" w:rsidRPr="00696E9A">
        <w:rPr>
          <w:rFonts w:asciiTheme="minorHAnsi" w:hAnsiTheme="minorHAnsi" w:cstheme="minorHAnsi"/>
          <w:sz w:val="24"/>
          <w:szCs w:val="24"/>
        </w:rPr>
        <w:t xml:space="preserve">).  </w:t>
      </w:r>
    </w:p>
    <w:p w14:paraId="7FE09351" w14:textId="3A985AA7" w:rsidR="00174AF4" w:rsidRPr="00696E9A" w:rsidRDefault="00174AF4" w:rsidP="00DB2A96">
      <w:pPr>
        <w:rPr>
          <w:rFonts w:asciiTheme="minorHAnsi" w:hAnsiTheme="minorHAnsi" w:cstheme="minorHAnsi"/>
          <w:sz w:val="24"/>
          <w:szCs w:val="24"/>
        </w:rPr>
      </w:pPr>
    </w:p>
    <w:p w14:paraId="3101DC21" w14:textId="62969A3E" w:rsidR="00174AF4" w:rsidRPr="00696E9A" w:rsidRDefault="00174AF4" w:rsidP="00DB2A96">
      <w:p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>FIGURE LEGENDS</w:t>
      </w:r>
      <w:r w:rsidR="00F45DF5">
        <w:rPr>
          <w:rFonts w:asciiTheme="minorHAnsi" w:hAnsiTheme="minorHAnsi" w:cstheme="minorHAnsi"/>
          <w:b/>
          <w:sz w:val="24"/>
          <w:szCs w:val="24"/>
        </w:rPr>
        <w:t>:</w:t>
      </w:r>
    </w:p>
    <w:p w14:paraId="5E221B95" w14:textId="77777777" w:rsidR="00174AF4" w:rsidRPr="00696E9A" w:rsidRDefault="00174AF4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74EF3E0D" w14:textId="74A2D9E4" w:rsidR="00174AF4" w:rsidRPr="00696E9A" w:rsidRDefault="00174AF4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>Figure 1: Isolation of prominin-1 stem cells from postnatal cerebellum</w:t>
      </w:r>
      <w:r w:rsidR="00696E9A" w:rsidRPr="00696E9A">
        <w:rPr>
          <w:rFonts w:asciiTheme="minorHAnsi" w:hAnsiTheme="minorHAnsi" w:cstheme="minorHAnsi"/>
          <w:b/>
          <w:sz w:val="24"/>
          <w:szCs w:val="24"/>
        </w:rPr>
        <w:t>.</w:t>
      </w:r>
      <w:r w:rsidRPr="00696E9A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696E9A" w:rsidRPr="00696E9A">
        <w:rPr>
          <w:rFonts w:asciiTheme="minorHAnsi" w:hAnsiTheme="minorHAnsi" w:cstheme="minorHAnsi"/>
          <w:bCs/>
          <w:sz w:val="24"/>
          <w:szCs w:val="24"/>
        </w:rPr>
        <w:t>(</w:t>
      </w:r>
      <w:r w:rsidRPr="00696E9A">
        <w:rPr>
          <w:rFonts w:asciiTheme="minorHAnsi" w:hAnsiTheme="minorHAnsi" w:cstheme="minorHAnsi"/>
          <w:b/>
          <w:bCs/>
          <w:sz w:val="24"/>
          <w:szCs w:val="24"/>
        </w:rPr>
        <w:t>A</w:t>
      </w:r>
      <w:r w:rsidRPr="00696E9A">
        <w:rPr>
          <w:rFonts w:asciiTheme="minorHAnsi" w:hAnsiTheme="minorHAnsi" w:cstheme="minorHAnsi"/>
          <w:sz w:val="24"/>
          <w:szCs w:val="24"/>
        </w:rPr>
        <w:t>)</w:t>
      </w:r>
      <w:r w:rsidRPr="00696E9A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 xml:space="preserve">Cerebellar stem cells were isolated using immunomagnetic </w:t>
      </w:r>
      <w:r w:rsidR="00CF7A44">
        <w:rPr>
          <w:rFonts w:asciiTheme="minorHAnsi" w:hAnsiTheme="minorHAnsi" w:cstheme="minorHAnsi"/>
          <w:sz w:val="24"/>
          <w:szCs w:val="24"/>
        </w:rPr>
        <w:t>p</w:t>
      </w:r>
      <w:r w:rsidRPr="00696E9A">
        <w:rPr>
          <w:rFonts w:asciiTheme="minorHAnsi" w:hAnsiTheme="minorHAnsi" w:cstheme="minorHAnsi"/>
          <w:sz w:val="24"/>
          <w:szCs w:val="24"/>
        </w:rPr>
        <w:t xml:space="preserve">rominin-1 beads. </w:t>
      </w:r>
      <w:r w:rsidRPr="00CE0956">
        <w:rPr>
          <w:rFonts w:asciiTheme="minorHAnsi" w:hAnsiTheme="minorHAnsi" w:cstheme="minorHAnsi"/>
          <w:iCs/>
          <w:sz w:val="24"/>
          <w:szCs w:val="24"/>
        </w:rPr>
        <w:t>Top panel</w:t>
      </w:r>
      <w:r w:rsidRPr="00BD2646">
        <w:rPr>
          <w:rFonts w:asciiTheme="minorHAnsi" w:hAnsiTheme="minorHAnsi" w:cstheme="minorHAnsi"/>
          <w:iCs/>
          <w:sz w:val="24"/>
          <w:szCs w:val="24"/>
        </w:rPr>
        <w:t>: Purified stem cells (</w:t>
      </w:r>
      <w:r w:rsidR="00CF7A44">
        <w:rPr>
          <w:rFonts w:asciiTheme="minorHAnsi" w:hAnsiTheme="minorHAnsi" w:cstheme="minorHAnsi"/>
          <w:iCs/>
          <w:sz w:val="24"/>
          <w:szCs w:val="24"/>
        </w:rPr>
        <w:t>c</w:t>
      </w:r>
      <w:r w:rsidRPr="00BD2646">
        <w:rPr>
          <w:rFonts w:asciiTheme="minorHAnsi" w:hAnsiTheme="minorHAnsi" w:cstheme="minorHAnsi"/>
          <w:iCs/>
          <w:sz w:val="24"/>
          <w:szCs w:val="24"/>
        </w:rPr>
        <w:t>olumn</w:t>
      </w:r>
      <w:r w:rsidR="00CF7A44">
        <w:rPr>
          <w:rFonts w:asciiTheme="minorHAnsi" w:hAnsiTheme="minorHAnsi" w:cstheme="minorHAnsi"/>
          <w:iCs/>
          <w:sz w:val="24"/>
          <w:szCs w:val="24"/>
        </w:rPr>
        <w:t>-</w:t>
      </w:r>
      <w:r w:rsidRPr="00BD2646">
        <w:rPr>
          <w:rFonts w:asciiTheme="minorHAnsi" w:hAnsiTheme="minorHAnsi" w:cstheme="minorHAnsi"/>
          <w:iCs/>
          <w:sz w:val="24"/>
          <w:szCs w:val="24"/>
        </w:rPr>
        <w:t>bound) form</w:t>
      </w:r>
      <w:r w:rsidR="00CF7A44">
        <w:rPr>
          <w:rFonts w:asciiTheme="minorHAnsi" w:hAnsiTheme="minorHAnsi" w:cstheme="minorHAnsi"/>
          <w:iCs/>
          <w:sz w:val="24"/>
          <w:szCs w:val="24"/>
        </w:rPr>
        <w:t>ed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 neurospheres with extensive proliferation and </w:t>
      </w:r>
      <w:r w:rsidRPr="00CE0956">
        <w:rPr>
          <w:rFonts w:asciiTheme="minorHAnsi" w:hAnsiTheme="minorHAnsi" w:cstheme="minorHAnsi"/>
          <w:iCs/>
          <w:sz w:val="24"/>
          <w:szCs w:val="24"/>
        </w:rPr>
        <w:t>self-renewal properties. The cells unbound to the column (</w:t>
      </w:r>
      <w:r w:rsidR="00CF7A44">
        <w:rPr>
          <w:rFonts w:asciiTheme="minorHAnsi" w:hAnsiTheme="minorHAnsi" w:cstheme="minorHAnsi"/>
          <w:iCs/>
          <w:sz w:val="24"/>
          <w:szCs w:val="24"/>
        </w:rPr>
        <w:t>f</w:t>
      </w:r>
      <w:r w:rsidRPr="00BD2646">
        <w:rPr>
          <w:rFonts w:asciiTheme="minorHAnsi" w:hAnsiTheme="minorHAnsi" w:cstheme="minorHAnsi"/>
          <w:iCs/>
          <w:sz w:val="24"/>
          <w:szCs w:val="24"/>
        </w:rPr>
        <w:t>low</w:t>
      </w:r>
      <w:r w:rsidR="00CF7A44">
        <w:rPr>
          <w:rFonts w:asciiTheme="minorHAnsi" w:hAnsiTheme="minorHAnsi" w:cstheme="minorHAnsi"/>
          <w:iCs/>
          <w:sz w:val="24"/>
          <w:szCs w:val="24"/>
        </w:rPr>
        <w:t>t</w:t>
      </w:r>
      <w:r w:rsidRPr="00BD2646">
        <w:rPr>
          <w:rFonts w:asciiTheme="minorHAnsi" w:hAnsiTheme="minorHAnsi" w:cstheme="minorHAnsi"/>
          <w:iCs/>
          <w:sz w:val="24"/>
          <w:szCs w:val="24"/>
        </w:rPr>
        <w:t>hrough) were unable to form neurospheres; instead</w:t>
      </w:r>
      <w:r w:rsidR="00CF7A44">
        <w:rPr>
          <w:rFonts w:asciiTheme="minorHAnsi" w:hAnsiTheme="minorHAnsi" w:cstheme="minorHAnsi"/>
          <w:iCs/>
          <w:sz w:val="24"/>
          <w:szCs w:val="24"/>
        </w:rPr>
        <w:t>,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 they bec</w:t>
      </w:r>
      <w:r w:rsidR="00CF7A44">
        <w:rPr>
          <w:rFonts w:asciiTheme="minorHAnsi" w:hAnsiTheme="minorHAnsi" w:cstheme="minorHAnsi"/>
          <w:iCs/>
          <w:sz w:val="24"/>
          <w:szCs w:val="24"/>
        </w:rPr>
        <w:t>a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me </w:t>
      </w:r>
      <w:r w:rsidR="00582B21" w:rsidRPr="00CE0956">
        <w:rPr>
          <w:rFonts w:asciiTheme="minorHAnsi" w:hAnsiTheme="minorHAnsi" w:cstheme="minorHAnsi"/>
          <w:iCs/>
          <w:sz w:val="24"/>
          <w:szCs w:val="24"/>
        </w:rPr>
        <w:t>cerebellar neuronal/glial mixed cells (</w:t>
      </w:r>
      <w:r w:rsidR="00582B21" w:rsidRPr="00BD2646">
        <w:rPr>
          <w:rFonts w:asciiTheme="minorHAnsi" w:hAnsiTheme="minorHAnsi" w:cstheme="minorHAnsi"/>
          <w:iCs/>
          <w:sz w:val="24"/>
          <w:szCs w:val="24"/>
        </w:rPr>
        <w:sym w:font="Symbol" w:char="F062"/>
      </w:r>
      <w:r w:rsidR="00582B21" w:rsidRPr="00BD2646">
        <w:rPr>
          <w:rFonts w:asciiTheme="minorHAnsi" w:hAnsiTheme="minorHAnsi" w:cstheme="minorHAnsi"/>
          <w:iCs/>
          <w:sz w:val="24"/>
          <w:szCs w:val="24"/>
        </w:rPr>
        <w:t>-III tubulin/GFAP).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 </w:t>
      </w:r>
      <w:r w:rsidRPr="00CE0956">
        <w:rPr>
          <w:rFonts w:asciiTheme="minorHAnsi" w:hAnsiTheme="minorHAnsi" w:cstheme="minorHAnsi"/>
          <w:iCs/>
          <w:sz w:val="24"/>
          <w:szCs w:val="24"/>
        </w:rPr>
        <w:t>Bottom panel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: </w:t>
      </w:r>
      <w:r w:rsidR="00CF7A44">
        <w:rPr>
          <w:rFonts w:asciiTheme="minorHAnsi" w:hAnsiTheme="minorHAnsi" w:cstheme="minorHAnsi"/>
          <w:iCs/>
          <w:sz w:val="24"/>
          <w:szCs w:val="24"/>
        </w:rPr>
        <w:t>t</w:t>
      </w:r>
      <w:r w:rsidRPr="00BD2646">
        <w:rPr>
          <w:rFonts w:asciiTheme="minorHAnsi" w:hAnsiTheme="minorHAnsi" w:cstheme="minorHAnsi"/>
          <w:iCs/>
          <w:sz w:val="24"/>
          <w:szCs w:val="24"/>
        </w:rPr>
        <w:t>he neurospheres formed from prominin-1</w:t>
      </w:r>
      <w:r w:rsidRPr="00CE0956">
        <w:rPr>
          <w:rFonts w:asciiTheme="minorHAnsi" w:hAnsiTheme="minorHAnsi" w:cstheme="minorHAnsi"/>
          <w:iCs/>
          <w:sz w:val="24"/>
          <w:szCs w:val="24"/>
          <w:vertAlign w:val="superscript"/>
        </w:rPr>
        <w:t>+</w:t>
      </w:r>
      <w:r w:rsidRPr="00CE0956">
        <w:rPr>
          <w:rFonts w:asciiTheme="minorHAnsi" w:hAnsiTheme="minorHAnsi" w:cstheme="minorHAnsi"/>
          <w:iCs/>
          <w:sz w:val="24"/>
          <w:szCs w:val="24"/>
        </w:rPr>
        <w:t xml:space="preserve"> cells express</w:t>
      </w:r>
      <w:r w:rsidR="00CF7A44">
        <w:rPr>
          <w:rFonts w:asciiTheme="minorHAnsi" w:hAnsiTheme="minorHAnsi" w:cstheme="minorHAnsi"/>
          <w:iCs/>
          <w:sz w:val="24"/>
          <w:szCs w:val="24"/>
        </w:rPr>
        <w:t>ing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 stem cell</w:t>
      </w:r>
      <w:r w:rsidR="00CF7A44">
        <w:rPr>
          <w:rFonts w:asciiTheme="minorHAnsi" w:hAnsiTheme="minorHAnsi" w:cstheme="minorHAnsi"/>
          <w:iCs/>
          <w:sz w:val="24"/>
          <w:szCs w:val="24"/>
        </w:rPr>
        <w:t>-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specific markers: Nestin, </w:t>
      </w:r>
      <w:r w:rsidR="00CF7A44">
        <w:rPr>
          <w:rFonts w:asciiTheme="minorHAnsi" w:hAnsiTheme="minorHAnsi" w:cstheme="minorHAnsi"/>
          <w:iCs/>
          <w:sz w:val="24"/>
          <w:szCs w:val="24"/>
        </w:rPr>
        <w:t>p</w:t>
      </w:r>
      <w:r w:rsidRPr="00BD2646">
        <w:rPr>
          <w:rFonts w:asciiTheme="minorHAnsi" w:hAnsiTheme="minorHAnsi" w:cstheme="minorHAnsi"/>
          <w:iCs/>
          <w:sz w:val="24"/>
          <w:szCs w:val="24"/>
        </w:rPr>
        <w:t>rominin-1</w:t>
      </w:r>
      <w:r w:rsidR="00CF7A44">
        <w:rPr>
          <w:rFonts w:asciiTheme="minorHAnsi" w:hAnsiTheme="minorHAnsi" w:cstheme="minorHAnsi"/>
          <w:iCs/>
          <w:sz w:val="24"/>
          <w:szCs w:val="24"/>
        </w:rPr>
        <w:t>,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 and GFAP. </w:t>
      </w:r>
      <w:r w:rsidR="00696E9A" w:rsidRPr="00BD2646">
        <w:rPr>
          <w:rFonts w:asciiTheme="minorHAnsi" w:hAnsiTheme="minorHAnsi" w:cstheme="minorHAnsi"/>
          <w:iCs/>
          <w:sz w:val="24"/>
          <w:szCs w:val="24"/>
        </w:rPr>
        <w:t>(</w:t>
      </w:r>
      <w:r w:rsidRPr="00CE0956">
        <w:rPr>
          <w:rFonts w:asciiTheme="minorHAnsi" w:hAnsiTheme="minorHAnsi" w:cstheme="minorHAnsi"/>
          <w:b/>
          <w:bCs/>
          <w:iCs/>
          <w:sz w:val="24"/>
          <w:szCs w:val="24"/>
        </w:rPr>
        <w:t>B</w:t>
      </w:r>
      <w:r w:rsidRPr="00CE0956">
        <w:rPr>
          <w:rFonts w:asciiTheme="minorHAnsi" w:hAnsiTheme="minorHAnsi" w:cstheme="minorHAnsi"/>
          <w:iCs/>
          <w:sz w:val="24"/>
          <w:szCs w:val="24"/>
        </w:rPr>
        <w:t xml:space="preserve">) Cells in the </w:t>
      </w:r>
      <w:r w:rsidR="00CF7A44">
        <w:rPr>
          <w:rFonts w:asciiTheme="minorHAnsi" w:hAnsiTheme="minorHAnsi" w:cstheme="minorHAnsi"/>
          <w:iCs/>
          <w:sz w:val="24"/>
          <w:szCs w:val="24"/>
        </w:rPr>
        <w:t>f</w:t>
      </w:r>
      <w:r w:rsidRPr="00BD2646">
        <w:rPr>
          <w:rFonts w:asciiTheme="minorHAnsi" w:hAnsiTheme="minorHAnsi" w:cstheme="minorHAnsi"/>
          <w:iCs/>
          <w:sz w:val="24"/>
          <w:szCs w:val="24"/>
        </w:rPr>
        <w:t>low</w:t>
      </w:r>
      <w:r w:rsidRPr="00CE0956">
        <w:rPr>
          <w:rFonts w:asciiTheme="minorHAnsi" w:hAnsiTheme="minorHAnsi" w:cstheme="minorHAnsi"/>
          <w:iCs/>
          <w:sz w:val="24"/>
          <w:szCs w:val="24"/>
        </w:rPr>
        <w:t>through stain</w:t>
      </w:r>
      <w:r w:rsidR="00CF7A44">
        <w:rPr>
          <w:rFonts w:asciiTheme="minorHAnsi" w:hAnsiTheme="minorHAnsi" w:cstheme="minorHAnsi"/>
          <w:iCs/>
          <w:sz w:val="24"/>
          <w:szCs w:val="24"/>
        </w:rPr>
        <w:t>ed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 negative for stem cell markers </w:t>
      </w:r>
      <w:r w:rsidR="00CF7A44">
        <w:rPr>
          <w:rFonts w:asciiTheme="minorHAnsi" w:hAnsiTheme="minorHAnsi" w:cstheme="minorHAnsi"/>
          <w:iCs/>
          <w:sz w:val="24"/>
          <w:szCs w:val="24"/>
        </w:rPr>
        <w:t>p</w:t>
      </w:r>
      <w:r w:rsidRPr="00BD2646">
        <w:rPr>
          <w:rFonts w:asciiTheme="minorHAnsi" w:hAnsiTheme="minorHAnsi" w:cstheme="minorHAnsi"/>
          <w:iCs/>
          <w:sz w:val="24"/>
          <w:szCs w:val="24"/>
        </w:rPr>
        <w:t xml:space="preserve">rominin-1 and nestin </w:t>
      </w:r>
      <w:r w:rsidRPr="00CE0956">
        <w:rPr>
          <w:rFonts w:asciiTheme="minorHAnsi" w:hAnsiTheme="minorHAnsi" w:cstheme="minorHAnsi"/>
          <w:iCs/>
          <w:sz w:val="24"/>
          <w:szCs w:val="24"/>
        </w:rPr>
        <w:t xml:space="preserve">and positive for neuronal marker </w:t>
      </w:r>
      <w:r w:rsidR="00582B21" w:rsidRPr="00BD2646">
        <w:rPr>
          <w:rFonts w:asciiTheme="minorHAnsi" w:hAnsiTheme="minorHAnsi" w:cstheme="minorHAnsi"/>
          <w:iCs/>
          <w:sz w:val="24"/>
          <w:szCs w:val="24"/>
        </w:rPr>
        <w:sym w:font="Symbol" w:char="F062"/>
      </w:r>
      <w:r w:rsidR="00582B21" w:rsidRPr="00BD2646">
        <w:rPr>
          <w:rFonts w:asciiTheme="minorHAnsi" w:hAnsiTheme="minorHAnsi" w:cstheme="minorHAnsi"/>
          <w:iCs/>
          <w:sz w:val="24"/>
          <w:szCs w:val="24"/>
        </w:rPr>
        <w:t>-</w:t>
      </w:r>
      <w:r w:rsidRPr="00BD2646">
        <w:rPr>
          <w:rFonts w:asciiTheme="minorHAnsi" w:hAnsiTheme="minorHAnsi" w:cstheme="minorHAnsi"/>
          <w:iCs/>
          <w:sz w:val="24"/>
          <w:szCs w:val="24"/>
        </w:rPr>
        <w:t>III tubulin</w:t>
      </w:r>
      <w:r w:rsidRPr="00CE0956">
        <w:rPr>
          <w:rFonts w:asciiTheme="minorHAnsi" w:hAnsiTheme="minorHAnsi" w:cstheme="minorHAnsi"/>
          <w:iCs/>
          <w:sz w:val="24"/>
          <w:szCs w:val="24"/>
        </w:rPr>
        <w:t>.</w:t>
      </w:r>
      <w:r w:rsidRPr="00696E9A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8A0FF6E" w14:textId="77777777" w:rsidR="00174AF4" w:rsidRPr="00696E9A" w:rsidRDefault="00174AF4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01DA86F9" w14:textId="679D7DFA" w:rsidR="00174AF4" w:rsidRPr="00696E9A" w:rsidRDefault="00174AF4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lastRenderedPageBreak/>
        <w:t xml:space="preserve">Figure 2: Differentiation of </w:t>
      </w:r>
      <w:r w:rsidR="00CF7A44">
        <w:rPr>
          <w:rFonts w:asciiTheme="minorHAnsi" w:hAnsiTheme="minorHAnsi" w:cstheme="minorHAnsi"/>
          <w:b/>
          <w:sz w:val="24"/>
          <w:szCs w:val="24"/>
        </w:rPr>
        <w:t>p</w:t>
      </w:r>
      <w:r w:rsidRPr="00696E9A">
        <w:rPr>
          <w:rFonts w:asciiTheme="minorHAnsi" w:hAnsiTheme="minorHAnsi" w:cstheme="minorHAnsi"/>
          <w:b/>
          <w:sz w:val="24"/>
          <w:szCs w:val="24"/>
        </w:rPr>
        <w:t>rominin-1 positive neurospheres</w:t>
      </w:r>
      <w:r w:rsidR="00CF7A44">
        <w:rPr>
          <w:rFonts w:asciiTheme="minorHAnsi" w:hAnsiTheme="minorHAnsi" w:cstheme="minorHAnsi"/>
          <w:b/>
          <w:sz w:val="24"/>
          <w:szCs w:val="24"/>
        </w:rPr>
        <w:t>.</w:t>
      </w:r>
      <w:r w:rsidRPr="00696E9A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sz w:val="24"/>
          <w:szCs w:val="24"/>
        </w:rPr>
        <w:t xml:space="preserve">In the presence of differentiation factors (PDGF-AA or LIF), </w:t>
      </w:r>
      <w:r w:rsidR="00CF7A44">
        <w:rPr>
          <w:rFonts w:asciiTheme="minorHAnsi" w:hAnsiTheme="minorHAnsi" w:cstheme="minorHAnsi"/>
          <w:sz w:val="24"/>
          <w:szCs w:val="24"/>
        </w:rPr>
        <w:t>p</w:t>
      </w:r>
      <w:r w:rsidRPr="00696E9A">
        <w:rPr>
          <w:rFonts w:asciiTheme="minorHAnsi" w:hAnsiTheme="minorHAnsi" w:cstheme="minorHAnsi"/>
          <w:sz w:val="24"/>
          <w:szCs w:val="24"/>
        </w:rPr>
        <w:t>rominin-1</w:t>
      </w:r>
      <w:r w:rsidR="00CF7A44">
        <w:rPr>
          <w:rFonts w:asciiTheme="minorHAnsi" w:hAnsiTheme="minorHAnsi" w:cstheme="minorHAnsi"/>
          <w:sz w:val="24"/>
          <w:szCs w:val="24"/>
        </w:rPr>
        <w:t>-</w:t>
      </w:r>
      <w:r w:rsidRPr="00696E9A">
        <w:rPr>
          <w:rFonts w:asciiTheme="minorHAnsi" w:hAnsiTheme="minorHAnsi" w:cstheme="minorHAnsi"/>
          <w:sz w:val="24"/>
          <w:szCs w:val="24"/>
        </w:rPr>
        <w:t>positive neurospheres differentiate</w:t>
      </w:r>
      <w:r w:rsidR="00CF7A44">
        <w:rPr>
          <w:rFonts w:asciiTheme="minorHAnsi" w:hAnsiTheme="minorHAnsi" w:cstheme="minorHAnsi"/>
          <w:sz w:val="24"/>
          <w:szCs w:val="24"/>
        </w:rPr>
        <w:t>d</w:t>
      </w:r>
      <w:r w:rsidRPr="00696E9A">
        <w:rPr>
          <w:rFonts w:asciiTheme="minorHAnsi" w:hAnsiTheme="minorHAnsi" w:cstheme="minorHAnsi"/>
          <w:sz w:val="24"/>
          <w:szCs w:val="24"/>
        </w:rPr>
        <w:t xml:space="preserve"> into neurons (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sym w:font="Symbol" w:char="F062"/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-III tubulin)</w:t>
      </w:r>
      <w:r w:rsidRPr="00696E9A">
        <w:rPr>
          <w:rFonts w:asciiTheme="minorHAnsi" w:hAnsiTheme="minorHAnsi" w:cstheme="minorHAnsi"/>
          <w:sz w:val="24"/>
          <w:szCs w:val="24"/>
        </w:rPr>
        <w:t>, astrocytes (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GFAP)</w:t>
      </w:r>
      <w:r w:rsidR="00CF7A44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>,</w:t>
      </w:r>
      <w:r w:rsidRPr="00696E9A">
        <w:rPr>
          <w:rFonts w:asciiTheme="minorHAnsi" w:hAnsiTheme="minorHAnsi" w:cstheme="minorHAnsi"/>
          <w:sz w:val="24"/>
          <w:szCs w:val="24"/>
        </w:rPr>
        <w:t xml:space="preserve"> and oligodendrocytes</w:t>
      </w:r>
      <w:r w:rsidRPr="00696E9A">
        <w:rPr>
          <w:rFonts w:asciiTheme="minorHAnsi" w:eastAsia="Times New Roman" w:hAnsiTheme="minorHAnsi" w:cstheme="minorHAnsi"/>
          <w:color w:val="000000"/>
          <w:sz w:val="24"/>
          <w:szCs w:val="24"/>
          <w:shd w:val="clear" w:color="auto" w:fill="FFFFFF"/>
          <w:lang w:eastAsia="en-US"/>
        </w:rPr>
        <w:t xml:space="preserve"> (O4).</w:t>
      </w:r>
      <w:r w:rsidRPr="00696E9A">
        <w:rPr>
          <w:rFonts w:asciiTheme="minorHAnsi" w:hAnsiTheme="minorHAnsi" w:cstheme="minorHAnsi"/>
          <w:sz w:val="24"/>
          <w:szCs w:val="24"/>
        </w:rPr>
        <w:t xml:space="preserve">  </w:t>
      </w:r>
    </w:p>
    <w:p w14:paraId="2A9668C9" w14:textId="77777777" w:rsidR="00D00BD9" w:rsidRPr="00696E9A" w:rsidRDefault="00D00BD9" w:rsidP="00DB2A96">
      <w:pPr>
        <w:rPr>
          <w:rFonts w:asciiTheme="minorHAnsi" w:hAnsiTheme="minorHAnsi" w:cstheme="minorHAnsi"/>
          <w:sz w:val="24"/>
          <w:szCs w:val="24"/>
        </w:rPr>
      </w:pPr>
    </w:p>
    <w:p w14:paraId="6D82AC36" w14:textId="3E2A4B59" w:rsidR="006018DB" w:rsidRPr="00696E9A" w:rsidRDefault="00072D85" w:rsidP="00DB2A96">
      <w:p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>DISCUSSION</w:t>
      </w:r>
      <w:r w:rsidR="00F45DF5">
        <w:rPr>
          <w:rFonts w:asciiTheme="minorHAnsi" w:hAnsiTheme="minorHAnsi" w:cstheme="minorHAnsi"/>
          <w:b/>
          <w:sz w:val="24"/>
          <w:szCs w:val="24"/>
        </w:rPr>
        <w:t>:</w:t>
      </w:r>
    </w:p>
    <w:p w14:paraId="2CC21E3D" w14:textId="77777777" w:rsidR="00972667" w:rsidRPr="00696E9A" w:rsidRDefault="00972667" w:rsidP="00DB2A96">
      <w:pPr>
        <w:rPr>
          <w:rFonts w:asciiTheme="minorHAnsi" w:hAnsiTheme="minorHAnsi" w:cstheme="minorHAnsi"/>
          <w:b/>
          <w:sz w:val="24"/>
          <w:szCs w:val="24"/>
        </w:rPr>
      </w:pPr>
    </w:p>
    <w:p w14:paraId="3244471A" w14:textId="2EC2EE1F" w:rsidR="00C8468D" w:rsidRPr="00696E9A" w:rsidRDefault="00DD769C" w:rsidP="00DB2A96">
      <w:pPr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Prominin-1</w:t>
      </w:r>
      <w:r w:rsidR="00CF7A44">
        <w:rPr>
          <w:rFonts w:asciiTheme="minorHAnsi" w:hAnsiTheme="minorHAnsi" w:cstheme="minorHAnsi"/>
          <w:sz w:val="24"/>
          <w:szCs w:val="24"/>
        </w:rPr>
        <w:t>-</w:t>
      </w:r>
      <w:r w:rsidRPr="00696E9A">
        <w:rPr>
          <w:rFonts w:asciiTheme="minorHAnsi" w:hAnsiTheme="minorHAnsi" w:cstheme="minorHAnsi"/>
          <w:sz w:val="24"/>
          <w:szCs w:val="24"/>
        </w:rPr>
        <w:t>expressing cerebellar stem cells reside in the prospective white matter during</w:t>
      </w:r>
      <w:r w:rsidR="00CF7A44">
        <w:rPr>
          <w:rFonts w:asciiTheme="minorHAnsi" w:hAnsiTheme="minorHAnsi" w:cstheme="minorHAnsi"/>
          <w:sz w:val="24"/>
          <w:szCs w:val="24"/>
        </w:rPr>
        <w:t xml:space="preserve"> the</w:t>
      </w:r>
      <w:r w:rsidRPr="00696E9A">
        <w:rPr>
          <w:rFonts w:asciiTheme="minorHAnsi" w:hAnsiTheme="minorHAnsi" w:cstheme="minorHAnsi"/>
          <w:sz w:val="24"/>
          <w:szCs w:val="24"/>
        </w:rPr>
        <w:t xml:space="preserve"> first </w:t>
      </w:r>
      <w:r w:rsidR="00CF7A44">
        <w:rPr>
          <w:rFonts w:asciiTheme="minorHAnsi" w:hAnsiTheme="minorHAnsi" w:cstheme="minorHAnsi"/>
          <w:sz w:val="24"/>
          <w:szCs w:val="24"/>
        </w:rPr>
        <w:t>3</w:t>
      </w:r>
      <w:r w:rsidRPr="00696E9A">
        <w:rPr>
          <w:rFonts w:asciiTheme="minorHAnsi" w:hAnsiTheme="minorHAnsi" w:cstheme="minorHAnsi"/>
          <w:sz w:val="24"/>
          <w:szCs w:val="24"/>
        </w:rPr>
        <w:t xml:space="preserve"> weeks of postnatal life. </w:t>
      </w:r>
      <w:r w:rsidR="00C8468D" w:rsidRPr="00696E9A">
        <w:rPr>
          <w:rFonts w:asciiTheme="minorHAnsi" w:hAnsiTheme="minorHAnsi" w:cstheme="minorHAnsi"/>
          <w:sz w:val="24"/>
          <w:szCs w:val="24"/>
        </w:rPr>
        <w:t>Their proliferation is tightly controlled by the sonic hedgehog pathway supported by Purkinje cells</w:t>
      </w:r>
      <w:r w:rsidR="00C8468D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GbGVtaW5nPC9BdXRob3I+PFllYXI+MjAxMzwvWWVhcj48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==
</w:fldData>
        </w:fldChar>
      </w:r>
      <w:r w:rsidR="00740534" w:rsidRPr="00696E9A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40534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GbGVtaW5nPC9BdXRob3I+PFllYXI+MjAxMzwvWWVhcj48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==
</w:fldData>
        </w:fldChar>
      </w:r>
      <w:r w:rsidR="00740534" w:rsidRPr="00696E9A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40534" w:rsidRPr="00696E9A">
        <w:rPr>
          <w:rFonts w:asciiTheme="minorHAnsi" w:hAnsiTheme="minorHAnsi" w:cstheme="minorHAnsi"/>
          <w:sz w:val="24"/>
          <w:szCs w:val="24"/>
        </w:rPr>
      </w:r>
      <w:r w:rsidR="00740534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C8468D" w:rsidRPr="00696E9A">
        <w:rPr>
          <w:rFonts w:asciiTheme="minorHAnsi" w:hAnsiTheme="minorHAnsi" w:cstheme="minorHAnsi"/>
          <w:sz w:val="24"/>
          <w:szCs w:val="24"/>
        </w:rPr>
      </w:r>
      <w:r w:rsidR="00C8468D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740534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17</w:t>
      </w:r>
      <w:r w:rsidR="00C8468D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C8468D" w:rsidRPr="00696E9A">
        <w:rPr>
          <w:rFonts w:asciiTheme="minorHAnsi" w:hAnsiTheme="minorHAnsi" w:cstheme="minorHAnsi"/>
          <w:sz w:val="24"/>
          <w:szCs w:val="24"/>
        </w:rPr>
        <w:t>. These stem cells/progenitors contribute to late</w:t>
      </w:r>
      <w:r w:rsidR="009E7B4C">
        <w:rPr>
          <w:rFonts w:asciiTheme="minorHAnsi" w:hAnsiTheme="minorHAnsi" w:cstheme="minorHAnsi"/>
          <w:sz w:val="24"/>
          <w:szCs w:val="24"/>
        </w:rPr>
        <w:t>r</w:t>
      </w:r>
      <w:r w:rsidR="00DF081D" w:rsidRPr="00696E9A">
        <w:rPr>
          <w:rFonts w:asciiTheme="minorHAnsi" w:hAnsiTheme="minorHAnsi" w:cstheme="minorHAnsi"/>
          <w:sz w:val="24"/>
          <w:szCs w:val="24"/>
        </w:rPr>
        <w:t>-</w:t>
      </w:r>
      <w:r w:rsidR="00C8468D" w:rsidRPr="00696E9A">
        <w:rPr>
          <w:rFonts w:asciiTheme="minorHAnsi" w:hAnsiTheme="minorHAnsi" w:cstheme="minorHAnsi"/>
          <w:sz w:val="24"/>
          <w:szCs w:val="24"/>
        </w:rPr>
        <w:t>born GABAergic interneurons called b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asket cells and stellate cells. These </w:t>
      </w:r>
      <w:r w:rsidR="00D52033" w:rsidRPr="00696E9A">
        <w:rPr>
          <w:rFonts w:asciiTheme="minorHAnsi" w:hAnsiTheme="minorHAnsi" w:cstheme="minorHAnsi"/>
          <w:sz w:val="24"/>
          <w:szCs w:val="24"/>
        </w:rPr>
        <w:t>interneurons reside</w:t>
      </w:r>
      <w:r w:rsidR="00C8468D" w:rsidRPr="00696E9A">
        <w:rPr>
          <w:rFonts w:asciiTheme="minorHAnsi" w:hAnsiTheme="minorHAnsi" w:cstheme="minorHAnsi"/>
          <w:sz w:val="24"/>
          <w:szCs w:val="24"/>
        </w:rPr>
        <w:t xml:space="preserve"> in 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the </w:t>
      </w:r>
      <w:r w:rsidR="00C8468D" w:rsidRPr="00696E9A">
        <w:rPr>
          <w:rFonts w:asciiTheme="minorHAnsi" w:hAnsiTheme="minorHAnsi" w:cstheme="minorHAnsi"/>
          <w:sz w:val="24"/>
          <w:szCs w:val="24"/>
        </w:rPr>
        <w:t>molecular layer</w:t>
      </w:r>
      <w:r w:rsidR="009E7B4C">
        <w:rPr>
          <w:rFonts w:asciiTheme="minorHAnsi" w:hAnsiTheme="minorHAnsi" w:cstheme="minorHAnsi"/>
          <w:sz w:val="24"/>
          <w:szCs w:val="24"/>
        </w:rPr>
        <w:t>,</w:t>
      </w:r>
      <w:r w:rsidR="00C8468D" w:rsidRPr="00696E9A">
        <w:rPr>
          <w:rFonts w:asciiTheme="minorHAnsi" w:hAnsiTheme="minorHAnsi" w:cstheme="minorHAnsi"/>
          <w:sz w:val="24"/>
          <w:szCs w:val="24"/>
        </w:rPr>
        <w:t xml:space="preserve"> where they synapse onto Purkinje cells and sculpt PC topography and function via GABAergic inhibition</w:t>
      </w:r>
      <w:r w:rsidR="00C8468D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ZWU8L0F1dGhvcj48WWVhcj4yMDA1PC9ZZWFyPjxSZWNO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</w:fldData>
        </w:fldChar>
      </w:r>
      <w:r w:rsidR="00740534" w:rsidRPr="00696E9A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40534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MZWU8L0F1dGhvcj48WWVhcj4yMDA1PC9ZZWFyPjxSZWNO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</w:fldData>
        </w:fldChar>
      </w:r>
      <w:r w:rsidR="00740534" w:rsidRPr="00696E9A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40534" w:rsidRPr="00696E9A">
        <w:rPr>
          <w:rFonts w:asciiTheme="minorHAnsi" w:hAnsiTheme="minorHAnsi" w:cstheme="minorHAnsi"/>
          <w:sz w:val="24"/>
          <w:szCs w:val="24"/>
        </w:rPr>
      </w:r>
      <w:r w:rsidR="00740534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C8468D" w:rsidRPr="00696E9A">
        <w:rPr>
          <w:rFonts w:asciiTheme="minorHAnsi" w:hAnsiTheme="minorHAnsi" w:cstheme="minorHAnsi"/>
          <w:sz w:val="24"/>
          <w:szCs w:val="24"/>
        </w:rPr>
      </w:r>
      <w:r w:rsidR="00C8468D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740534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13,17,23</w:t>
      </w:r>
      <w:r w:rsidR="00C8468D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DF081D" w:rsidRPr="00696E9A">
        <w:rPr>
          <w:rFonts w:asciiTheme="minorHAnsi" w:hAnsiTheme="minorHAnsi" w:cstheme="minorHAnsi"/>
          <w:sz w:val="24"/>
          <w:szCs w:val="24"/>
        </w:rPr>
        <w:t>.</w:t>
      </w:r>
      <w:r w:rsidR="00696E9A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Besides forming interneurons, this stem cell </w:t>
      </w:r>
      <w:r w:rsidR="00D52033" w:rsidRPr="00696E9A">
        <w:rPr>
          <w:rFonts w:asciiTheme="minorHAnsi" w:hAnsiTheme="minorHAnsi" w:cstheme="minorHAnsi"/>
          <w:sz w:val="24"/>
          <w:szCs w:val="24"/>
        </w:rPr>
        <w:t>population also</w:t>
      </w:r>
      <w:r w:rsidR="00C8468D" w:rsidRPr="00696E9A">
        <w:rPr>
          <w:rFonts w:asciiTheme="minorHAnsi" w:hAnsiTheme="minorHAnsi" w:cstheme="minorHAnsi"/>
          <w:sz w:val="24"/>
          <w:szCs w:val="24"/>
        </w:rPr>
        <w:t xml:space="preserve"> generate</w:t>
      </w:r>
      <w:r w:rsidR="00DF081D" w:rsidRPr="00696E9A">
        <w:rPr>
          <w:rFonts w:asciiTheme="minorHAnsi" w:hAnsiTheme="minorHAnsi" w:cstheme="minorHAnsi"/>
          <w:sz w:val="24"/>
          <w:szCs w:val="24"/>
        </w:rPr>
        <w:t>s</w:t>
      </w:r>
      <w:r w:rsidR="00C8468D" w:rsidRPr="00696E9A">
        <w:rPr>
          <w:rFonts w:asciiTheme="minorHAnsi" w:hAnsiTheme="minorHAnsi" w:cstheme="minorHAnsi"/>
          <w:sz w:val="24"/>
          <w:szCs w:val="24"/>
        </w:rPr>
        <w:t xml:space="preserve"> all</w:t>
      </w:r>
      <w:r w:rsidR="009E7B4C">
        <w:rPr>
          <w:rFonts w:asciiTheme="minorHAnsi" w:hAnsiTheme="minorHAnsi" w:cstheme="minorHAnsi"/>
          <w:sz w:val="24"/>
          <w:szCs w:val="24"/>
        </w:rPr>
        <w:t xml:space="preserve"> </w:t>
      </w:r>
      <w:r w:rsidR="00C8468D" w:rsidRPr="00696E9A">
        <w:rPr>
          <w:rFonts w:asciiTheme="minorHAnsi" w:hAnsiTheme="minorHAnsi" w:cstheme="minorHAnsi"/>
          <w:sz w:val="24"/>
          <w:szCs w:val="24"/>
        </w:rPr>
        <w:t>postnatally derived cerebellar astrocytes</w:t>
      </w:r>
      <w:r w:rsidR="00C8468D" w:rsidRPr="00696E9A">
        <w:rPr>
          <w:rFonts w:asciiTheme="minorHAnsi" w:hAnsiTheme="minorHAnsi" w:cstheme="minorHAnsi"/>
          <w:noProof/>
          <w:sz w:val="24"/>
          <w:szCs w:val="24"/>
        </w:rPr>
        <w:fldChar w:fldCharType="begin">
          <w:fldData xml:space="preserve">PEVuZE5vdGU+PENpdGU+PEF1dGhvcj5QYXJtaWdpYW5pPC9BdXRob3I+PFllYXI+MjAxNTwvWWVh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=
</w:fldData>
        </w:fldChar>
      </w:r>
      <w:r w:rsidR="00740534" w:rsidRPr="00696E9A">
        <w:rPr>
          <w:rFonts w:asciiTheme="minorHAnsi" w:hAnsiTheme="minorHAnsi" w:cstheme="minorHAnsi"/>
          <w:noProof/>
          <w:sz w:val="24"/>
          <w:szCs w:val="24"/>
        </w:rPr>
        <w:instrText xml:space="preserve"> ADDIN EN.CITE </w:instrText>
      </w:r>
      <w:r w:rsidR="00740534" w:rsidRPr="00696E9A">
        <w:rPr>
          <w:rFonts w:asciiTheme="minorHAnsi" w:hAnsiTheme="minorHAnsi" w:cstheme="minorHAnsi"/>
          <w:noProof/>
          <w:sz w:val="24"/>
          <w:szCs w:val="24"/>
        </w:rPr>
        <w:fldChar w:fldCharType="begin">
          <w:fldData xml:space="preserve">PEVuZE5vdGU+PENpdGU+PEF1dGhvcj5QYXJtaWdpYW5pPC9BdXRob3I+PFllYXI+MjAxNTwvWWVh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=
</w:fldData>
        </w:fldChar>
      </w:r>
      <w:r w:rsidR="00740534" w:rsidRPr="00696E9A">
        <w:rPr>
          <w:rFonts w:asciiTheme="minorHAnsi" w:hAnsiTheme="minorHAnsi" w:cstheme="minorHAnsi"/>
          <w:noProof/>
          <w:sz w:val="24"/>
          <w:szCs w:val="24"/>
        </w:rPr>
        <w:instrText xml:space="preserve"> ADDIN EN.CITE.DATA </w:instrText>
      </w:r>
      <w:r w:rsidR="00740534" w:rsidRPr="00696E9A">
        <w:rPr>
          <w:rFonts w:asciiTheme="minorHAnsi" w:hAnsiTheme="minorHAnsi" w:cstheme="minorHAnsi"/>
          <w:noProof/>
          <w:sz w:val="24"/>
          <w:szCs w:val="24"/>
        </w:rPr>
      </w:r>
      <w:r w:rsidR="00740534" w:rsidRPr="00696E9A">
        <w:rPr>
          <w:rFonts w:asciiTheme="minorHAnsi" w:hAnsiTheme="minorHAnsi" w:cstheme="minorHAnsi"/>
          <w:noProof/>
          <w:sz w:val="24"/>
          <w:szCs w:val="24"/>
        </w:rPr>
        <w:fldChar w:fldCharType="end"/>
      </w:r>
      <w:r w:rsidR="00C8468D" w:rsidRPr="00696E9A">
        <w:rPr>
          <w:rFonts w:asciiTheme="minorHAnsi" w:hAnsiTheme="minorHAnsi" w:cstheme="minorHAnsi"/>
          <w:noProof/>
          <w:sz w:val="24"/>
          <w:szCs w:val="24"/>
        </w:rPr>
      </w:r>
      <w:r w:rsidR="00C8468D" w:rsidRPr="00696E9A">
        <w:rPr>
          <w:rFonts w:asciiTheme="minorHAnsi" w:hAnsiTheme="minorHAnsi" w:cstheme="minorHAnsi"/>
          <w:noProof/>
          <w:sz w:val="24"/>
          <w:szCs w:val="24"/>
        </w:rPr>
        <w:fldChar w:fldCharType="separate"/>
      </w:r>
      <w:r w:rsidR="00740534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17,24</w:t>
      </w:r>
      <w:r w:rsidR="00C8468D" w:rsidRPr="00696E9A">
        <w:rPr>
          <w:rFonts w:asciiTheme="minorHAnsi" w:hAnsiTheme="minorHAnsi" w:cstheme="minorHAnsi"/>
          <w:noProof/>
          <w:sz w:val="24"/>
          <w:szCs w:val="24"/>
        </w:rPr>
        <w:fldChar w:fldCharType="end"/>
      </w:r>
      <w:r w:rsidR="00C8468D" w:rsidRPr="00696E9A">
        <w:rPr>
          <w:rFonts w:asciiTheme="minorHAnsi" w:hAnsiTheme="minorHAnsi" w:cstheme="minorHAnsi"/>
          <w:noProof/>
          <w:sz w:val="24"/>
          <w:szCs w:val="24"/>
        </w:rPr>
        <w:t xml:space="preserve">. </w:t>
      </w:r>
    </w:p>
    <w:p w14:paraId="0C2E00AE" w14:textId="77777777" w:rsidR="00C8468D" w:rsidRPr="00696E9A" w:rsidRDefault="00C8468D" w:rsidP="00DB2A96">
      <w:pPr>
        <w:rPr>
          <w:rFonts w:asciiTheme="minorHAnsi" w:hAnsiTheme="minorHAnsi" w:cstheme="minorHAnsi"/>
          <w:noProof/>
          <w:sz w:val="24"/>
          <w:szCs w:val="24"/>
        </w:rPr>
      </w:pPr>
    </w:p>
    <w:p w14:paraId="74792FF3" w14:textId="52D2532F" w:rsidR="003732B5" w:rsidRPr="00696E9A" w:rsidRDefault="009E7B4C" w:rsidP="00DB2A96">
      <w:pPr>
        <w:rPr>
          <w:rFonts w:asciiTheme="minorHAnsi" w:eastAsia="Times New Roman" w:hAnsiTheme="minorHAnsi" w:cstheme="minorHAnsi"/>
          <w:i/>
          <w:color w:val="212121"/>
          <w:sz w:val="24"/>
          <w:szCs w:val="24"/>
          <w:shd w:val="clear" w:color="auto" w:fill="FFFFFF"/>
        </w:rPr>
      </w:pPr>
      <w:r>
        <w:rPr>
          <w:rFonts w:asciiTheme="minorHAnsi" w:hAnsiTheme="minorHAnsi" w:cstheme="minorHAnsi"/>
          <w:sz w:val="24"/>
          <w:szCs w:val="24"/>
        </w:rPr>
        <w:t>This protocol</w:t>
      </w:r>
      <w:r w:rsidR="00F41EB4" w:rsidRPr="00696E9A">
        <w:rPr>
          <w:rFonts w:asciiTheme="minorHAnsi" w:hAnsiTheme="minorHAnsi" w:cstheme="minorHAnsi"/>
          <w:sz w:val="24"/>
          <w:szCs w:val="24"/>
        </w:rPr>
        <w:t xml:space="preserve"> describe</w:t>
      </w:r>
      <w:r>
        <w:rPr>
          <w:rFonts w:asciiTheme="minorHAnsi" w:hAnsiTheme="minorHAnsi" w:cstheme="minorHAnsi"/>
          <w:sz w:val="24"/>
          <w:szCs w:val="24"/>
        </w:rPr>
        <w:t>s</w:t>
      </w:r>
      <w:r w:rsidR="00F41EB4" w:rsidRPr="00696E9A">
        <w:rPr>
          <w:rFonts w:asciiTheme="minorHAnsi" w:hAnsiTheme="minorHAnsi" w:cstheme="minorHAnsi"/>
          <w:sz w:val="24"/>
          <w:szCs w:val="24"/>
        </w:rPr>
        <w:t xml:space="preserve"> an easy and </w:t>
      </w:r>
      <w:r w:rsidR="00072D85" w:rsidRPr="00696E9A">
        <w:rPr>
          <w:rFonts w:asciiTheme="minorHAnsi" w:hAnsiTheme="minorHAnsi" w:cstheme="minorHAnsi"/>
          <w:sz w:val="24"/>
          <w:szCs w:val="24"/>
        </w:rPr>
        <w:t>cost-effective</w:t>
      </w:r>
      <w:r w:rsidR="00F41EB4" w:rsidRPr="00696E9A">
        <w:rPr>
          <w:rFonts w:asciiTheme="minorHAnsi" w:hAnsiTheme="minorHAnsi" w:cstheme="minorHAnsi"/>
          <w:sz w:val="24"/>
          <w:szCs w:val="24"/>
        </w:rPr>
        <w:t xml:space="preserve"> method to purify </w:t>
      </w:r>
      <w:r w:rsidR="001B07E7" w:rsidRPr="00696E9A">
        <w:rPr>
          <w:rFonts w:asciiTheme="minorHAnsi" w:hAnsiTheme="minorHAnsi" w:cstheme="minorHAnsi"/>
          <w:sz w:val="24"/>
          <w:szCs w:val="24"/>
        </w:rPr>
        <w:t>prominin-1/</w:t>
      </w:r>
      <w:r w:rsidR="00F41EB4" w:rsidRPr="00696E9A">
        <w:rPr>
          <w:rFonts w:asciiTheme="minorHAnsi" w:hAnsiTheme="minorHAnsi" w:cstheme="minorHAnsi"/>
          <w:sz w:val="24"/>
          <w:szCs w:val="24"/>
        </w:rPr>
        <w:t>CD133 stem cells from the postnatal</w:t>
      </w:r>
      <w:r>
        <w:rPr>
          <w:rFonts w:asciiTheme="minorHAnsi" w:hAnsiTheme="minorHAnsi" w:cstheme="minorHAnsi"/>
          <w:sz w:val="24"/>
          <w:szCs w:val="24"/>
        </w:rPr>
        <w:t xml:space="preserve"> mouse</w:t>
      </w:r>
      <w:r w:rsidR="00F41EB4" w:rsidRPr="00696E9A">
        <w:rPr>
          <w:rFonts w:asciiTheme="minorHAnsi" w:hAnsiTheme="minorHAnsi" w:cstheme="minorHAnsi"/>
          <w:sz w:val="24"/>
          <w:szCs w:val="24"/>
        </w:rPr>
        <w:t xml:space="preserve"> cerebellum.</w:t>
      </w:r>
      <w:r w:rsidR="00A13821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DF081D" w:rsidRPr="00696E9A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Stem cells must be cultured in </w:t>
      </w:r>
      <w:r w:rsidR="00DF081D" w:rsidRPr="00696E9A">
        <w:rPr>
          <w:rFonts w:asciiTheme="minorHAnsi" w:hAnsiTheme="minorHAnsi" w:cstheme="minorHAnsi"/>
          <w:sz w:val="24"/>
          <w:szCs w:val="24"/>
        </w:rPr>
        <w:t>ultra</w:t>
      </w:r>
      <w:r>
        <w:rPr>
          <w:rFonts w:asciiTheme="minorHAnsi" w:hAnsiTheme="minorHAnsi" w:cstheme="minorHAnsi"/>
          <w:sz w:val="24"/>
          <w:szCs w:val="24"/>
        </w:rPr>
        <w:t>-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low attachment plates. Culturing these stem cells in normal plates </w:t>
      </w:r>
      <w:r>
        <w:rPr>
          <w:rFonts w:asciiTheme="minorHAnsi" w:hAnsiTheme="minorHAnsi" w:cstheme="minorHAnsi"/>
          <w:sz w:val="24"/>
          <w:szCs w:val="24"/>
        </w:rPr>
        <w:t xml:space="preserve">may 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cause the neurospheres to attach the surface and lead to low stem cell proliferation and differentiation. </w:t>
      </w:r>
      <w:r>
        <w:rPr>
          <w:rFonts w:asciiTheme="minorHAnsi" w:hAnsiTheme="minorHAnsi" w:cstheme="minorHAnsi"/>
          <w:sz w:val="24"/>
          <w:szCs w:val="24"/>
        </w:rPr>
        <w:t>Here, the</w:t>
      </w:r>
      <w:r w:rsidR="00F41EB4" w:rsidRPr="00696E9A">
        <w:rPr>
          <w:rFonts w:asciiTheme="minorHAnsi" w:hAnsiTheme="minorHAnsi" w:cstheme="minorHAnsi"/>
          <w:sz w:val="24"/>
          <w:szCs w:val="24"/>
        </w:rPr>
        <w:t xml:space="preserve"> yield of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7D2048" w:rsidRPr="00696E9A">
        <w:rPr>
          <w:rFonts w:asciiTheme="minorHAnsi" w:hAnsiTheme="minorHAnsi" w:cstheme="minorHAnsi"/>
          <w:sz w:val="24"/>
          <w:szCs w:val="24"/>
        </w:rPr>
        <w:t>200</w:t>
      </w:r>
      <w:r>
        <w:rPr>
          <w:rFonts w:asciiTheme="minorHAnsi" w:hAnsiTheme="minorHAnsi" w:cstheme="minorHAnsi"/>
          <w:sz w:val="24"/>
          <w:szCs w:val="24"/>
        </w:rPr>
        <w:t>–</w:t>
      </w:r>
      <w:r w:rsidR="007D2048" w:rsidRPr="00696E9A">
        <w:rPr>
          <w:rFonts w:asciiTheme="minorHAnsi" w:hAnsiTheme="minorHAnsi" w:cstheme="minorHAnsi"/>
          <w:sz w:val="24"/>
          <w:szCs w:val="24"/>
        </w:rPr>
        <w:t>3</w:t>
      </w:r>
      <w:r w:rsidR="00DD769C" w:rsidRPr="00696E9A">
        <w:rPr>
          <w:rFonts w:asciiTheme="minorHAnsi" w:hAnsiTheme="minorHAnsi" w:cstheme="minorHAnsi"/>
          <w:sz w:val="24"/>
          <w:szCs w:val="24"/>
        </w:rPr>
        <w:t>00 neurospheres per 5,000 cells corresponds to a stem cell yield of around 1</w:t>
      </w:r>
      <w:r w:rsidR="00174AF4" w:rsidRPr="00696E9A">
        <w:rPr>
          <w:rFonts w:asciiTheme="minorHAnsi" w:hAnsiTheme="minorHAnsi" w:cstheme="minorHAnsi"/>
          <w:sz w:val="24"/>
          <w:szCs w:val="24"/>
        </w:rPr>
        <w:t xml:space="preserve"> x </w:t>
      </w:r>
      <w:r w:rsidR="00DD769C" w:rsidRPr="00696E9A">
        <w:rPr>
          <w:rFonts w:asciiTheme="minorHAnsi" w:hAnsiTheme="minorHAnsi" w:cstheme="minorHAnsi"/>
          <w:sz w:val="24"/>
          <w:szCs w:val="24"/>
        </w:rPr>
        <w:t>10</w:t>
      </w:r>
      <w:r w:rsidR="00DD769C" w:rsidRPr="00696E9A">
        <w:rPr>
          <w:rFonts w:asciiTheme="minorHAnsi" w:hAnsiTheme="minorHAnsi" w:cstheme="minorHAnsi"/>
          <w:sz w:val="24"/>
          <w:szCs w:val="24"/>
          <w:vertAlign w:val="superscript"/>
        </w:rPr>
        <w:t>7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 cells from a single cerebellum. </w:t>
      </w:r>
      <w:r w:rsidR="00A711A4" w:rsidRPr="00696E9A">
        <w:rPr>
          <w:rFonts w:asciiTheme="minorHAnsi" w:hAnsiTheme="minorHAnsi" w:cstheme="minorHAnsi"/>
          <w:sz w:val="24"/>
          <w:szCs w:val="24"/>
        </w:rPr>
        <w:t xml:space="preserve">This is comparable to 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what has been described </w:t>
      </w:r>
      <w:r w:rsidR="00F03DD3" w:rsidRPr="00696E9A">
        <w:rPr>
          <w:rFonts w:asciiTheme="minorHAnsi" w:hAnsiTheme="minorHAnsi" w:cstheme="minorHAnsi"/>
          <w:sz w:val="24"/>
          <w:szCs w:val="24"/>
        </w:rPr>
        <w:t>for a</w:t>
      </w:r>
      <w:r>
        <w:rPr>
          <w:rFonts w:asciiTheme="minorHAnsi" w:hAnsiTheme="minorHAnsi" w:cstheme="minorHAnsi"/>
          <w:sz w:val="24"/>
          <w:szCs w:val="24"/>
        </w:rPr>
        <w:t>n</w:t>
      </w:r>
      <w:r w:rsidR="00F03DD3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013C09" w:rsidRPr="00696E9A">
        <w:rPr>
          <w:rFonts w:asciiTheme="minorHAnsi" w:hAnsiTheme="minorHAnsi" w:cstheme="minorHAnsi"/>
          <w:sz w:val="24"/>
          <w:szCs w:val="24"/>
        </w:rPr>
        <w:t>FACS</w:t>
      </w:r>
      <w:r>
        <w:rPr>
          <w:rFonts w:asciiTheme="minorHAnsi" w:hAnsiTheme="minorHAnsi" w:cstheme="minorHAnsi"/>
          <w:sz w:val="24"/>
          <w:szCs w:val="24"/>
        </w:rPr>
        <w:t>-</w:t>
      </w:r>
      <w:r w:rsidR="00013C09" w:rsidRPr="00696E9A">
        <w:rPr>
          <w:rFonts w:asciiTheme="minorHAnsi" w:hAnsiTheme="minorHAnsi" w:cstheme="minorHAnsi"/>
          <w:sz w:val="24"/>
          <w:szCs w:val="24"/>
        </w:rPr>
        <w:t>based strategy</w:t>
      </w:r>
      <w:r w:rsidR="00F03DD3" w:rsidRPr="00696E9A">
        <w:rPr>
          <w:rFonts w:asciiTheme="minorHAnsi" w:hAnsiTheme="minorHAnsi" w:cstheme="minorHAnsi"/>
          <w:sz w:val="24"/>
          <w:szCs w:val="24"/>
        </w:rPr>
        <w:t xml:space="preserve"> that is </w:t>
      </w:r>
      <w:r>
        <w:rPr>
          <w:rFonts w:asciiTheme="minorHAnsi" w:hAnsiTheme="minorHAnsi" w:cstheme="minorHAnsi"/>
          <w:sz w:val="24"/>
          <w:szCs w:val="24"/>
        </w:rPr>
        <w:t>10x</w:t>
      </w:r>
      <w:r w:rsidR="00F03DD3" w:rsidRPr="00696E9A">
        <w:rPr>
          <w:rFonts w:asciiTheme="minorHAnsi" w:hAnsiTheme="minorHAnsi" w:cstheme="minorHAnsi"/>
          <w:sz w:val="24"/>
          <w:szCs w:val="24"/>
        </w:rPr>
        <w:t xml:space="preserve"> more expensive</w:t>
      </w:r>
      <w:r w:rsidR="00696E9A" w:rsidRPr="00696E9A">
        <w:rPr>
          <w:rFonts w:asciiTheme="minorHAnsi" w:hAnsiTheme="minorHAnsi" w:cstheme="minorHAnsi"/>
          <w:sz w:val="24"/>
          <w:szCs w:val="24"/>
        </w:rPr>
        <w:t xml:space="preserve">. </w:t>
      </w:r>
      <w:r w:rsidR="00F03DD3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Moreover,</w:t>
      </w:r>
      <w:r w:rsidR="00F03DD3" w:rsidRPr="00696E9A">
        <w:rPr>
          <w:rFonts w:asciiTheme="minorHAnsi" w:eastAsia="Times New Roman" w:hAnsiTheme="minorHAnsi" w:cstheme="minorHAnsi"/>
          <w:i/>
          <w:color w:val="212121"/>
          <w:sz w:val="24"/>
          <w:szCs w:val="24"/>
          <w:shd w:val="clear" w:color="auto" w:fill="FFFFFF"/>
        </w:rPr>
        <w:t xml:space="preserve"> </w:t>
      </w:r>
      <w:r w:rsidR="007E3DB6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FACS</w:t>
      </w:r>
      <w:r w:rsidR="0039257C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 xml:space="preserve"> equipment </w:t>
      </w:r>
      <w:r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requires</w:t>
      </w:r>
      <w:r w:rsidR="0039257C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 xml:space="preserve"> </w:t>
      </w:r>
      <w:proofErr w:type="gramStart"/>
      <w:r w:rsidR="007E3DB6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an expensive set</w:t>
      </w:r>
      <w:r w:rsidR="0039257C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-up</w:t>
      </w:r>
      <w:r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 xml:space="preserve"> and</w:t>
      </w:r>
      <w:r w:rsidR="007E3DB6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 xml:space="preserve"> </w:t>
      </w:r>
      <w:r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highly</w:t>
      </w:r>
      <w:r w:rsidR="0039257C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 xml:space="preserve"> traine</w:t>
      </w:r>
      <w:r w:rsidR="00170090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>d personnel</w:t>
      </w:r>
      <w:proofErr w:type="gramEnd"/>
      <w:r w:rsidR="00170090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 xml:space="preserve"> </w:t>
      </w:r>
      <w:r w:rsidR="0039257C" w:rsidRPr="00696E9A">
        <w:rPr>
          <w:rFonts w:asciiTheme="minorHAnsi" w:eastAsia="Times New Roman" w:hAnsiTheme="minorHAnsi" w:cstheme="minorHAnsi"/>
          <w:color w:val="212121"/>
          <w:sz w:val="24"/>
          <w:szCs w:val="24"/>
          <w:shd w:val="clear" w:color="auto" w:fill="FFFFFF"/>
        </w:rPr>
        <w:t xml:space="preserve">and is not readily available. </w:t>
      </w:r>
    </w:p>
    <w:p w14:paraId="30C222F4" w14:textId="322403F1" w:rsidR="009678E6" w:rsidRPr="00696E9A" w:rsidRDefault="009678E6" w:rsidP="00DB2A96">
      <w:pPr>
        <w:rPr>
          <w:rFonts w:asciiTheme="minorHAnsi" w:hAnsiTheme="minorHAnsi" w:cstheme="minorHAnsi"/>
          <w:sz w:val="24"/>
          <w:szCs w:val="24"/>
        </w:rPr>
      </w:pPr>
    </w:p>
    <w:p w14:paraId="06111385" w14:textId="5EA3A0B0" w:rsidR="00717FDF" w:rsidRPr="00696E9A" w:rsidRDefault="00976BF9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t>These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 stem cells </w:t>
      </w:r>
      <w:r w:rsidR="00696E9A" w:rsidRPr="00696E9A">
        <w:rPr>
          <w:rFonts w:asciiTheme="minorHAnsi" w:hAnsiTheme="minorHAnsi" w:cstheme="minorHAnsi"/>
          <w:sz w:val="24"/>
          <w:szCs w:val="24"/>
        </w:rPr>
        <w:t xml:space="preserve">are </w:t>
      </w:r>
      <w:r w:rsidR="00E55A78" w:rsidRPr="00696E9A">
        <w:rPr>
          <w:rFonts w:asciiTheme="minorHAnsi" w:hAnsiTheme="minorHAnsi" w:cstheme="minorHAnsi"/>
          <w:sz w:val="24"/>
          <w:szCs w:val="24"/>
        </w:rPr>
        <w:t>also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 gaining increasing translational significance</w:t>
      </w:r>
      <w:r w:rsidR="009678E6" w:rsidRPr="00696E9A">
        <w:rPr>
          <w:rFonts w:asciiTheme="minorHAnsi" w:hAnsiTheme="minorHAnsi" w:cstheme="minorHAnsi"/>
          <w:sz w:val="24"/>
          <w:szCs w:val="24"/>
        </w:rPr>
        <w:t xml:space="preserve"> in </w:t>
      </w:r>
      <w:r w:rsidR="009E7B4C">
        <w:rPr>
          <w:rFonts w:asciiTheme="minorHAnsi" w:hAnsiTheme="minorHAnsi" w:cstheme="minorHAnsi"/>
          <w:sz w:val="24"/>
          <w:szCs w:val="24"/>
        </w:rPr>
        <w:t xml:space="preserve">research on </w:t>
      </w:r>
      <w:r w:rsidR="009678E6" w:rsidRPr="00696E9A">
        <w:rPr>
          <w:rFonts w:asciiTheme="minorHAnsi" w:hAnsiTheme="minorHAnsi" w:cstheme="minorHAnsi"/>
          <w:sz w:val="24"/>
          <w:szCs w:val="24"/>
        </w:rPr>
        <w:t>cancer</w:t>
      </w:r>
      <w:r w:rsidR="009E7B4C">
        <w:rPr>
          <w:rFonts w:asciiTheme="minorHAnsi" w:hAnsiTheme="minorHAnsi" w:cstheme="minorHAnsi"/>
          <w:sz w:val="24"/>
          <w:szCs w:val="24"/>
        </w:rPr>
        <w:t xml:space="preserve"> as well as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neurodevelopmental</w:t>
      </w:r>
      <w:r w:rsidR="009678E6" w:rsidRPr="00696E9A">
        <w:rPr>
          <w:rFonts w:asciiTheme="minorHAnsi" w:hAnsiTheme="minorHAnsi" w:cstheme="minorHAnsi"/>
          <w:sz w:val="24"/>
          <w:szCs w:val="24"/>
        </w:rPr>
        <w:t xml:space="preserve"> and neurodegenerative disorders</w:t>
      </w:r>
      <w:r w:rsidR="00D52033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Xb2pjaW5za2k8L0F1dGhvcj48WWVhcj4yMDE3PC9ZZWFy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</w:fldData>
        </w:fldChar>
      </w:r>
      <w:r w:rsidR="00D52033" w:rsidRPr="00696E9A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D52033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Xb2pjaW5za2k8L0F1dGhvcj48WWVhcj4yMDE3PC9ZZWFy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</w:fldData>
        </w:fldChar>
      </w:r>
      <w:r w:rsidR="00D52033" w:rsidRPr="00696E9A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D52033" w:rsidRPr="00696E9A">
        <w:rPr>
          <w:rFonts w:asciiTheme="minorHAnsi" w:hAnsiTheme="minorHAnsi" w:cstheme="minorHAnsi"/>
          <w:sz w:val="24"/>
          <w:szCs w:val="24"/>
        </w:rPr>
      </w:r>
      <w:r w:rsidR="00D52033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D52033" w:rsidRPr="00696E9A">
        <w:rPr>
          <w:rFonts w:asciiTheme="minorHAnsi" w:hAnsiTheme="minorHAnsi" w:cstheme="minorHAnsi"/>
          <w:sz w:val="24"/>
          <w:szCs w:val="24"/>
        </w:rPr>
      </w:r>
      <w:r w:rsidR="00D52033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D52033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25-27</w:t>
      </w:r>
      <w:r w:rsidR="00D52033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. 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717FDF" w:rsidRPr="00696E9A">
        <w:rPr>
          <w:rFonts w:asciiTheme="minorHAnsi" w:hAnsiTheme="minorHAnsi" w:cstheme="minorHAnsi"/>
          <w:noProof/>
          <w:sz w:val="24"/>
          <w:szCs w:val="24"/>
        </w:rPr>
        <w:t>Unco</w:t>
      </w:r>
      <w:r w:rsidR="001B07E7" w:rsidRPr="00696E9A">
        <w:rPr>
          <w:rFonts w:asciiTheme="minorHAnsi" w:hAnsiTheme="minorHAnsi" w:cstheme="minorHAnsi"/>
          <w:noProof/>
          <w:sz w:val="24"/>
          <w:szCs w:val="24"/>
        </w:rPr>
        <w:t>n</w:t>
      </w:r>
      <w:r w:rsidR="00717FDF" w:rsidRPr="00696E9A">
        <w:rPr>
          <w:rFonts w:asciiTheme="minorHAnsi" w:hAnsiTheme="minorHAnsi" w:cstheme="minorHAnsi"/>
          <w:noProof/>
          <w:sz w:val="24"/>
          <w:szCs w:val="24"/>
        </w:rPr>
        <w:t>trolled p</w:t>
      </w:r>
      <w:r w:rsidR="003E0B71" w:rsidRPr="00696E9A">
        <w:rPr>
          <w:rFonts w:asciiTheme="minorHAnsi" w:hAnsiTheme="minorHAnsi" w:cstheme="minorHAnsi"/>
          <w:noProof/>
          <w:sz w:val="24"/>
          <w:szCs w:val="24"/>
        </w:rPr>
        <w:t>ro</w:t>
      </w:r>
      <w:r w:rsidR="00717FDF" w:rsidRPr="00696E9A">
        <w:rPr>
          <w:rFonts w:asciiTheme="minorHAnsi" w:hAnsiTheme="minorHAnsi" w:cstheme="minorHAnsi"/>
          <w:noProof/>
          <w:sz w:val="24"/>
          <w:szCs w:val="24"/>
        </w:rPr>
        <w:t>lifera</w:t>
      </w:r>
      <w:r w:rsidR="00DD769C" w:rsidRPr="00696E9A">
        <w:rPr>
          <w:rFonts w:asciiTheme="minorHAnsi" w:hAnsiTheme="minorHAnsi" w:cstheme="minorHAnsi"/>
          <w:noProof/>
          <w:sz w:val="24"/>
          <w:szCs w:val="24"/>
        </w:rPr>
        <w:t>t</w:t>
      </w:r>
      <w:r w:rsidR="00717FDF" w:rsidRPr="00696E9A">
        <w:rPr>
          <w:rFonts w:asciiTheme="minorHAnsi" w:hAnsiTheme="minorHAnsi" w:cstheme="minorHAnsi"/>
          <w:noProof/>
          <w:sz w:val="24"/>
          <w:szCs w:val="24"/>
        </w:rPr>
        <w:t xml:space="preserve">ion of these stem cells </w:t>
      </w:r>
      <w:r w:rsidR="00DD769C" w:rsidRPr="00696E9A">
        <w:rPr>
          <w:rFonts w:asciiTheme="minorHAnsi" w:hAnsiTheme="minorHAnsi" w:cstheme="minorHAnsi"/>
          <w:noProof/>
          <w:sz w:val="24"/>
          <w:szCs w:val="24"/>
        </w:rPr>
        <w:t>in early</w:t>
      </w:r>
      <w:r w:rsidR="009E7B4C">
        <w:rPr>
          <w:rFonts w:asciiTheme="minorHAnsi" w:hAnsiTheme="minorHAnsi" w:cstheme="minorHAnsi"/>
          <w:noProof/>
          <w:sz w:val="24"/>
          <w:szCs w:val="24"/>
        </w:rPr>
        <w:t xml:space="preserve"> life</w:t>
      </w:r>
      <w:r w:rsidR="00DD769C"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="00717FDF" w:rsidRPr="00696E9A">
        <w:rPr>
          <w:rFonts w:asciiTheme="minorHAnsi" w:hAnsiTheme="minorHAnsi" w:cstheme="minorHAnsi"/>
          <w:noProof/>
          <w:sz w:val="24"/>
          <w:szCs w:val="24"/>
        </w:rPr>
        <w:t>leads to medulloblastoma</w:t>
      </w:r>
      <w:r w:rsidR="00717FDF" w:rsidRPr="00696E9A">
        <w:rPr>
          <w:rFonts w:asciiTheme="minorHAnsi" w:hAnsiTheme="minorHAnsi" w:cstheme="minorHAnsi"/>
          <w:noProof/>
          <w:sz w:val="24"/>
          <w:szCs w:val="24"/>
        </w:rPr>
        <w:fldChar w:fldCharType="begin"/>
      </w:r>
      <w:r w:rsidR="007A23F1" w:rsidRPr="00696E9A">
        <w:rPr>
          <w:rFonts w:asciiTheme="minorHAnsi" w:hAnsiTheme="minorHAnsi" w:cstheme="minorHAnsi"/>
          <w:noProof/>
          <w:sz w:val="24"/>
          <w:szCs w:val="24"/>
        </w:rPr>
        <w:instrText xml:space="preserve"> ADDIN EN.CITE &lt;EndNote&gt;&lt;Cite&gt;&lt;Author&gt;Eberhart&lt;/Author&gt;&lt;Year&gt;2012&lt;/Year&gt;&lt;RecNum&gt;1587&lt;/RecNum&gt;&lt;DisplayText&gt;&lt;style face="superscript"&gt;28&lt;/style&gt;&lt;/DisplayText&gt;&lt;record&gt;&lt;rec-number&gt;1587&lt;/rec-number&gt;&lt;foreign-keys&gt;&lt;key app="EN" db-id="rz59dz9ps0z9w8etdtjxetd1zz0p5wwtzxp9" timestamp="1548787864"&gt;1587&lt;/key&gt;&lt;/foreign-keys&gt;&lt;ref-type name="Journal Article"&gt;17&lt;/ref-type&gt;&lt;contributors&gt;&lt;authors&gt;&lt;author&gt;Eberhart, C. G.&lt;/author&gt;&lt;/authors&gt;&lt;/contributors&gt;&lt;auth-address&gt;Department of Pathology, Johns Hopkins University School of Medicine, Baltimore, MD 21205, USA. ceberha@jhmi.edu&lt;/auth-address&gt;&lt;titles&gt;&lt;title&gt;Three down and one to go: modeling medulloblastoma subgroups&lt;/title&gt;&lt;secondary-title&gt;Cancer Cell&lt;/secondary-title&gt;&lt;alt-title&gt;Cancer cell&lt;/alt-title&gt;&lt;/titles&gt;&lt;periodical&gt;&lt;full-title&gt;Cancer Cell&lt;/full-title&gt;&lt;/periodical&gt;&lt;alt-periodical&gt;&lt;full-title&gt;Cancer Cell&lt;/full-title&gt;&lt;/alt-periodical&gt;&lt;pages&gt;137-8&lt;/pages&gt;&lt;volume&gt;21&lt;/volume&gt;&lt;number&gt;2&lt;/number&gt;&lt;edition&gt;2012/02/22&lt;/edition&gt;&lt;dates&gt;&lt;year&gt;2012&lt;/year&gt;&lt;pub-dates&gt;&lt;date&gt;Feb 14&lt;/date&gt;&lt;/pub-dates&gt;&lt;/dates&gt;&lt;isbn&gt;1535-6108&lt;/isbn&gt;&lt;accession-num&gt;22340583&lt;/accession-num&gt;&lt;urls&gt;&lt;/urls&gt;&lt;custom2&gt;PMC4860738&lt;/custom2&gt;&lt;custom6&gt;NIHMS781027&lt;/custom6&gt;&lt;electronic-resource-num&gt;10.1016/j.ccr.2012.01.013&lt;/electronic-resource-num&gt;&lt;remote-database-provider&gt;NLM&lt;/remote-database-provider&gt;&lt;language&gt;eng&lt;/language&gt;&lt;/record&gt;&lt;/Cite&gt;&lt;/EndNote&gt;</w:instrText>
      </w:r>
      <w:r w:rsidR="00717FDF" w:rsidRPr="00696E9A">
        <w:rPr>
          <w:rFonts w:asciiTheme="minorHAnsi" w:hAnsiTheme="minorHAnsi" w:cstheme="minorHAnsi"/>
          <w:noProof/>
          <w:sz w:val="24"/>
          <w:szCs w:val="24"/>
        </w:rPr>
        <w:fldChar w:fldCharType="separate"/>
      </w:r>
      <w:r w:rsidR="007A23F1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28</w:t>
      </w:r>
      <w:r w:rsidR="00717FDF" w:rsidRPr="00696E9A">
        <w:rPr>
          <w:rFonts w:asciiTheme="minorHAnsi" w:hAnsiTheme="minorHAnsi" w:cstheme="minorHAnsi"/>
          <w:noProof/>
          <w:sz w:val="24"/>
          <w:szCs w:val="24"/>
        </w:rPr>
        <w:fldChar w:fldCharType="end"/>
      </w:r>
      <w:r w:rsidR="00DD769C" w:rsidRPr="00696E9A">
        <w:rPr>
          <w:rFonts w:asciiTheme="minorHAnsi" w:hAnsiTheme="minorHAnsi" w:cstheme="minorHAnsi"/>
          <w:noProof/>
          <w:sz w:val="24"/>
          <w:szCs w:val="24"/>
        </w:rPr>
        <w:t>, while research from our own lab suggest</w:t>
      </w:r>
      <w:r w:rsidR="009E7B4C">
        <w:rPr>
          <w:rFonts w:asciiTheme="minorHAnsi" w:hAnsiTheme="minorHAnsi" w:cstheme="minorHAnsi"/>
          <w:noProof/>
          <w:sz w:val="24"/>
          <w:szCs w:val="24"/>
        </w:rPr>
        <w:t>s</w:t>
      </w:r>
      <w:r w:rsidR="00DD769C" w:rsidRPr="00696E9A">
        <w:rPr>
          <w:rFonts w:asciiTheme="minorHAnsi" w:hAnsiTheme="minorHAnsi" w:cstheme="minorHAnsi"/>
          <w:noProof/>
          <w:sz w:val="24"/>
          <w:szCs w:val="24"/>
        </w:rPr>
        <w:t xml:space="preserve"> that their abnormal proliferation and differentiation can contribute to later cerebellar degeneration in the genetic disease </w:t>
      </w:r>
      <w:r w:rsidR="009E7B4C">
        <w:rPr>
          <w:rFonts w:asciiTheme="minorHAnsi" w:hAnsiTheme="minorHAnsi" w:cstheme="minorHAnsi"/>
          <w:noProof/>
          <w:sz w:val="24"/>
          <w:szCs w:val="24"/>
        </w:rPr>
        <w:t>s</w:t>
      </w:r>
      <w:r w:rsidR="00DD769C" w:rsidRPr="00696E9A">
        <w:rPr>
          <w:rFonts w:asciiTheme="minorHAnsi" w:hAnsiTheme="minorHAnsi" w:cstheme="minorHAnsi"/>
          <w:noProof/>
          <w:sz w:val="24"/>
          <w:szCs w:val="24"/>
        </w:rPr>
        <w:t>pinocereb</w:t>
      </w:r>
      <w:r w:rsidR="004069A5" w:rsidRPr="00696E9A">
        <w:rPr>
          <w:rFonts w:asciiTheme="minorHAnsi" w:hAnsiTheme="minorHAnsi" w:cstheme="minorHAnsi"/>
          <w:sz w:val="24"/>
          <w:szCs w:val="24"/>
        </w:rPr>
        <w:t>ellar ataxia type 1</w:t>
      </w:r>
      <w:r w:rsidR="004069A5" w:rsidRPr="00696E9A">
        <w:rPr>
          <w:rFonts w:asciiTheme="minorHAnsi" w:hAnsiTheme="minorHAnsi" w:cstheme="minorHAnsi"/>
          <w:sz w:val="24"/>
          <w:szCs w:val="24"/>
        </w:rPr>
        <w:fldChar w:fldCharType="begin"/>
      </w:r>
      <w:r w:rsidR="00057520" w:rsidRPr="00696E9A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Edamakanti&lt;/Author&gt;&lt;Year&gt;2018&lt;/Year&gt;&lt;RecNum&gt;1571&lt;/RecNum&gt;&lt;DisplayText&gt;&lt;style face="superscript"&gt;20&lt;/style&gt;&lt;/DisplayText&gt;&lt;record&gt;&lt;rec-number&gt;1571&lt;/rec-number&gt;&lt;foreign-keys&gt;&lt;key app="EN" db-id="rz59dz9ps0z9w8etdtjxetd1zz0p5wwtzxp9" timestamp="1545257302"&gt;1571&lt;/key&gt;&lt;/foreign-keys&gt;&lt;ref-type name="Journal Article"&gt;17&lt;/ref-type&gt;&lt;contributors&gt;&lt;authors&gt;&lt;author&gt;Edamakanti, C. R.&lt;/author&gt;&lt;author&gt;Do, J.&lt;/author&gt;&lt;author&gt;Didonna, A.&lt;/author&gt;&lt;author&gt;Martina, M.&lt;/author&gt;&lt;author&gt;Opal, P.&lt;/author&gt;&lt;/authors&gt;&lt;/contributors&gt;&lt;auth-address&gt;Davee Department of Neurology, and.&amp;#xD;Department of Physiology, Feinberg School of Medicine, Northwestern University, Chicago, Illinois, USA.&amp;#xD;Department of Neurology, UCSF, San Francisco, California, USA.&amp;#xD;Department of Cell and Molecular Biology, Feinberg School of Medicine, Northwestern University, Chicago, Illinois, USA.&lt;/auth-address&gt;&lt;titles&gt;&lt;title&gt;Mutant ataxin1 disrupts cerebellar development in spinocerebellar ataxia type 1&lt;/title&gt;&lt;secondary-title&gt;J Clin Invest&lt;/secondary-title&gt;&lt;alt-title&gt;The Journal of clinical investigation&lt;/alt-title&gt;&lt;/titles&gt;&lt;periodical&gt;&lt;full-title&gt;J Clin Invest&lt;/full-title&gt;&lt;/periodical&gt;&lt;alt-periodical&gt;&lt;full-title&gt;The Journal of Clinical Investigation&lt;/full-title&gt;&lt;/alt-periodical&gt;&lt;pages&gt;2252-2265&lt;/pages&gt;&lt;volume&gt;128&lt;/volume&gt;&lt;number&gt;6&lt;/number&gt;&lt;edition&gt;2018/03/14&lt;/edition&gt;&lt;keywords&gt;&lt;keyword&gt;Neurodegeneration&lt;/keyword&gt;&lt;keyword&gt;Neurological disorders&lt;/keyword&gt;&lt;keyword&gt;Neuronal stem cells&lt;/keyword&gt;&lt;keyword&gt;Neuroscience&lt;/keyword&gt;&lt;keyword&gt;Stem cells&lt;/keyword&gt;&lt;/keywords&gt;&lt;dates&gt;&lt;year&gt;2018&lt;/year&gt;&lt;pub-dates&gt;&lt;date&gt;Jun 1&lt;/date&gt;&lt;/pub-dates&gt;&lt;/dates&gt;&lt;isbn&gt;0021-9738&lt;/isbn&gt;&lt;accession-num&gt;29533923&lt;/accession-num&gt;&lt;urls&gt;&lt;/urls&gt;&lt;custom2&gt;PMC5983343&lt;/custom2&gt;&lt;electronic-resource-num&gt;10.1172/jci96765&lt;/electronic-resource-num&gt;&lt;remote-database-provider&gt;NLM&lt;/remote-database-provider&gt;&lt;language&gt;eng&lt;/language&gt;&lt;/record&gt;&lt;/Cite&gt;&lt;/EndNote&gt;</w:instrText>
      </w:r>
      <w:r w:rsidR="004069A5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057520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20</w:t>
      </w:r>
      <w:r w:rsidR="004069A5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4069A5" w:rsidRPr="00696E9A">
        <w:rPr>
          <w:rFonts w:asciiTheme="minorHAnsi" w:hAnsiTheme="minorHAnsi" w:cstheme="minorHAnsi"/>
          <w:sz w:val="24"/>
          <w:szCs w:val="24"/>
        </w:rPr>
        <w:t>.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 These new protocols will be valuable </w:t>
      </w:r>
      <w:r w:rsidR="009E7B4C">
        <w:rPr>
          <w:rFonts w:asciiTheme="minorHAnsi" w:hAnsiTheme="minorHAnsi" w:cstheme="minorHAnsi"/>
          <w:sz w:val="24"/>
          <w:szCs w:val="24"/>
        </w:rPr>
        <w:t>for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 studying these cells</w:t>
      </w:r>
      <w:r w:rsidR="009E7B4C">
        <w:rPr>
          <w:rFonts w:asciiTheme="minorHAnsi" w:hAnsiTheme="minorHAnsi" w:cstheme="minorHAnsi"/>
          <w:sz w:val="24"/>
          <w:szCs w:val="24"/>
        </w:rPr>
        <w:t xml:space="preserve"> and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 provid</w:t>
      </w:r>
      <w:r w:rsidR="009E7B4C">
        <w:rPr>
          <w:rFonts w:asciiTheme="minorHAnsi" w:hAnsiTheme="minorHAnsi" w:cstheme="minorHAnsi"/>
          <w:sz w:val="24"/>
          <w:szCs w:val="24"/>
        </w:rPr>
        <w:t>e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 novel insight into </w:t>
      </w:r>
      <w:r w:rsidR="009E7B4C">
        <w:rPr>
          <w:rFonts w:asciiTheme="minorHAnsi" w:hAnsiTheme="minorHAnsi" w:cstheme="minorHAnsi"/>
          <w:sz w:val="24"/>
          <w:szCs w:val="24"/>
        </w:rPr>
        <w:t>their roles</w:t>
      </w:r>
      <w:r w:rsidR="00DD769C" w:rsidRPr="00696E9A">
        <w:rPr>
          <w:rFonts w:asciiTheme="minorHAnsi" w:hAnsiTheme="minorHAnsi" w:cstheme="minorHAnsi"/>
          <w:sz w:val="24"/>
          <w:szCs w:val="24"/>
        </w:rPr>
        <w:t xml:space="preserve"> in health and disease.</w:t>
      </w:r>
      <w:r w:rsidR="00F03DD3" w:rsidRPr="00696E9A">
        <w:rPr>
          <w:rFonts w:asciiTheme="minorHAnsi" w:hAnsiTheme="minorHAnsi" w:cstheme="minorHAnsi"/>
          <w:sz w:val="24"/>
          <w:szCs w:val="24"/>
        </w:rPr>
        <w:t xml:space="preserve"> </w:t>
      </w:r>
      <w:r w:rsidR="00DF081D" w:rsidRPr="00696E9A">
        <w:rPr>
          <w:rFonts w:asciiTheme="minorHAnsi" w:hAnsiTheme="minorHAnsi" w:cstheme="minorHAnsi"/>
          <w:sz w:val="24"/>
          <w:szCs w:val="24"/>
        </w:rPr>
        <w:t>The</w:t>
      </w:r>
      <w:r w:rsidR="009E7B4C">
        <w:rPr>
          <w:rFonts w:asciiTheme="minorHAnsi" w:hAnsiTheme="minorHAnsi" w:cstheme="minorHAnsi"/>
          <w:sz w:val="24"/>
          <w:szCs w:val="24"/>
        </w:rPr>
        <w:t>se methods may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also lead to </w:t>
      </w:r>
      <w:r w:rsidR="009E7B4C">
        <w:rPr>
          <w:rFonts w:asciiTheme="minorHAnsi" w:hAnsiTheme="minorHAnsi" w:cstheme="minorHAnsi"/>
          <w:sz w:val="24"/>
          <w:szCs w:val="24"/>
        </w:rPr>
        <w:t xml:space="preserve">advances in 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regenerative therapies after stroke or trauma </w:t>
      </w:r>
      <w:r w:rsidR="009E7B4C">
        <w:rPr>
          <w:rFonts w:asciiTheme="minorHAnsi" w:hAnsiTheme="minorHAnsi" w:cstheme="minorHAnsi"/>
          <w:sz w:val="24"/>
          <w:szCs w:val="24"/>
        </w:rPr>
        <w:t>and</w:t>
      </w:r>
      <w:r w:rsidR="00DF081D" w:rsidRPr="00696E9A">
        <w:rPr>
          <w:rFonts w:asciiTheme="minorHAnsi" w:hAnsiTheme="minorHAnsi" w:cstheme="minorHAnsi"/>
          <w:sz w:val="24"/>
          <w:szCs w:val="24"/>
        </w:rPr>
        <w:t xml:space="preserve"> other insults to the brain that warrant neuroregeneration. </w:t>
      </w:r>
      <w:r w:rsidR="00F03DD3" w:rsidRPr="00696E9A">
        <w:rPr>
          <w:rFonts w:asciiTheme="minorHAnsi" w:hAnsiTheme="minorHAnsi" w:cstheme="minorHAnsi"/>
          <w:sz w:val="24"/>
          <w:szCs w:val="24"/>
        </w:rPr>
        <w:t>It is conceivable that these techniques can be generalized to extract prominin-1</w:t>
      </w:r>
      <w:r w:rsidR="009E7B4C">
        <w:rPr>
          <w:rFonts w:asciiTheme="minorHAnsi" w:hAnsiTheme="minorHAnsi" w:cstheme="minorHAnsi"/>
          <w:sz w:val="24"/>
          <w:szCs w:val="24"/>
        </w:rPr>
        <w:t>-</w:t>
      </w:r>
      <w:r w:rsidR="00F03DD3" w:rsidRPr="00696E9A">
        <w:rPr>
          <w:rFonts w:asciiTheme="minorHAnsi" w:hAnsiTheme="minorHAnsi" w:cstheme="minorHAnsi"/>
          <w:sz w:val="24"/>
          <w:szCs w:val="24"/>
        </w:rPr>
        <w:t>expressing stem cells f</w:t>
      </w:r>
      <w:r w:rsidR="00325123" w:rsidRPr="00696E9A">
        <w:rPr>
          <w:rFonts w:asciiTheme="minorHAnsi" w:hAnsiTheme="minorHAnsi" w:cstheme="minorHAnsi"/>
          <w:sz w:val="24"/>
          <w:szCs w:val="24"/>
        </w:rPr>
        <w:t>rom other tissues, such as</w:t>
      </w:r>
      <w:r w:rsidR="00F03DD3" w:rsidRPr="00696E9A">
        <w:rPr>
          <w:rFonts w:asciiTheme="minorHAnsi" w:hAnsiTheme="minorHAnsi" w:cstheme="minorHAnsi"/>
          <w:sz w:val="24"/>
          <w:szCs w:val="24"/>
        </w:rPr>
        <w:t xml:space="preserve"> intestine and bone marrow, where they are</w:t>
      </w:r>
      <w:r w:rsidR="009E7B4C">
        <w:rPr>
          <w:rFonts w:asciiTheme="minorHAnsi" w:hAnsiTheme="minorHAnsi" w:cstheme="minorHAnsi"/>
          <w:sz w:val="24"/>
          <w:szCs w:val="24"/>
        </w:rPr>
        <w:t xml:space="preserve"> also</w:t>
      </w:r>
      <w:r w:rsidR="00F03DD3" w:rsidRPr="00696E9A">
        <w:rPr>
          <w:rFonts w:asciiTheme="minorHAnsi" w:hAnsiTheme="minorHAnsi" w:cstheme="minorHAnsi"/>
          <w:sz w:val="24"/>
          <w:szCs w:val="24"/>
        </w:rPr>
        <w:t xml:space="preserve"> expressed</w:t>
      </w:r>
      <w:r w:rsidR="00057520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HU8L0F1dGhvcj48WWVhcj4yMDA5PC9ZZWFyPjxSZWNO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</w:fldData>
        </w:fldChar>
      </w:r>
      <w:r w:rsidR="007A23F1" w:rsidRPr="00696E9A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7A23F1" w:rsidRPr="00696E9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HU8L0F1dGhvcj48WWVhcj4yMDA5PC9ZZWFyPjxSZWNO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</w:fldData>
        </w:fldChar>
      </w:r>
      <w:r w:rsidR="007A23F1" w:rsidRPr="00696E9A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7A23F1" w:rsidRPr="00696E9A">
        <w:rPr>
          <w:rFonts w:asciiTheme="minorHAnsi" w:hAnsiTheme="minorHAnsi" w:cstheme="minorHAnsi"/>
          <w:sz w:val="24"/>
          <w:szCs w:val="24"/>
        </w:rPr>
      </w:r>
      <w:r w:rsidR="007A23F1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057520" w:rsidRPr="00696E9A">
        <w:rPr>
          <w:rFonts w:asciiTheme="minorHAnsi" w:hAnsiTheme="minorHAnsi" w:cstheme="minorHAnsi"/>
          <w:sz w:val="24"/>
          <w:szCs w:val="24"/>
        </w:rPr>
      </w:r>
      <w:r w:rsidR="00057520"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7A23F1" w:rsidRPr="00696E9A">
        <w:rPr>
          <w:rFonts w:asciiTheme="minorHAnsi" w:hAnsiTheme="minorHAnsi" w:cstheme="minorHAnsi"/>
          <w:noProof/>
          <w:sz w:val="24"/>
          <w:szCs w:val="24"/>
          <w:vertAlign w:val="superscript"/>
        </w:rPr>
        <w:t>15,29</w:t>
      </w:r>
      <w:r w:rsidR="00057520" w:rsidRPr="00696E9A">
        <w:rPr>
          <w:rFonts w:asciiTheme="minorHAnsi" w:hAnsiTheme="minorHAnsi" w:cstheme="minorHAnsi"/>
          <w:sz w:val="24"/>
          <w:szCs w:val="24"/>
        </w:rPr>
        <w:fldChar w:fldCharType="end"/>
      </w:r>
      <w:r w:rsidR="00057520" w:rsidRPr="00696E9A">
        <w:rPr>
          <w:rFonts w:asciiTheme="minorHAnsi" w:hAnsiTheme="minorHAnsi" w:cstheme="minorHAnsi"/>
          <w:sz w:val="24"/>
          <w:szCs w:val="24"/>
        </w:rPr>
        <w:t>.</w:t>
      </w:r>
      <w:r w:rsidR="00013243" w:rsidRPr="00696E9A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78756A14" w14:textId="4A768515" w:rsidR="008F2A66" w:rsidRPr="00696E9A" w:rsidRDefault="008F2A66" w:rsidP="00DB2A96">
      <w:pPr>
        <w:pStyle w:val="ListParagraph"/>
        <w:ind w:left="0"/>
        <w:rPr>
          <w:rFonts w:asciiTheme="minorHAnsi" w:hAnsiTheme="minorHAnsi" w:cstheme="minorHAnsi"/>
          <w:color w:val="000000" w:themeColor="text1"/>
          <w:sz w:val="24"/>
          <w:szCs w:val="24"/>
        </w:rPr>
      </w:pPr>
    </w:p>
    <w:p w14:paraId="2F712DE1" w14:textId="1E17183C" w:rsidR="00BF7899" w:rsidRPr="00696E9A" w:rsidRDefault="00A13821" w:rsidP="00DB2A96">
      <w:pPr>
        <w:rPr>
          <w:rFonts w:asciiTheme="minorHAnsi" w:hAnsiTheme="minorHAnsi" w:cstheme="minorHAnsi"/>
          <w:b/>
          <w:noProof/>
          <w:sz w:val="24"/>
          <w:szCs w:val="24"/>
        </w:rPr>
      </w:pPr>
      <w:r w:rsidRPr="00696E9A">
        <w:rPr>
          <w:rFonts w:asciiTheme="minorHAnsi" w:hAnsiTheme="minorHAnsi" w:cstheme="minorHAnsi"/>
          <w:b/>
          <w:noProof/>
          <w:sz w:val="24"/>
          <w:szCs w:val="24"/>
        </w:rPr>
        <w:t>ACKNOWLEDGEMENTS</w:t>
      </w:r>
      <w:r w:rsidR="00F45DF5">
        <w:rPr>
          <w:rFonts w:asciiTheme="minorHAnsi" w:hAnsiTheme="minorHAnsi" w:cstheme="minorHAnsi"/>
          <w:b/>
          <w:noProof/>
          <w:sz w:val="24"/>
          <w:szCs w:val="24"/>
        </w:rPr>
        <w:t>:</w:t>
      </w:r>
    </w:p>
    <w:p w14:paraId="3C613A99" w14:textId="315E10A6" w:rsidR="00766FF8" w:rsidRPr="00696E9A" w:rsidRDefault="00864830" w:rsidP="00DB2A96">
      <w:pPr>
        <w:rPr>
          <w:rFonts w:asciiTheme="minorHAnsi" w:eastAsia="Times New Roman" w:hAnsiTheme="minorHAnsi" w:cstheme="minorHAnsi"/>
          <w:color w:val="2A2A2A"/>
          <w:sz w:val="24"/>
          <w:szCs w:val="24"/>
          <w:shd w:val="clear" w:color="auto" w:fill="FFFFFF"/>
        </w:rPr>
      </w:pPr>
      <w:r w:rsidRPr="00696E9A">
        <w:rPr>
          <w:rFonts w:asciiTheme="minorHAnsi" w:eastAsia="Times New Roman" w:hAnsiTheme="minorHAnsi" w:cstheme="minorHAnsi"/>
          <w:color w:val="2A2A2A"/>
          <w:sz w:val="24"/>
          <w:szCs w:val="24"/>
          <w:shd w:val="clear" w:color="auto" w:fill="FFFFFF"/>
        </w:rPr>
        <w:t xml:space="preserve">We thank </w:t>
      </w:r>
      <w:r w:rsidR="009E7B4C">
        <w:rPr>
          <w:rFonts w:asciiTheme="minorHAnsi" w:eastAsia="Times New Roman" w:hAnsiTheme="minorHAnsi" w:cstheme="minorHAnsi"/>
          <w:color w:val="2A2A2A"/>
          <w:sz w:val="24"/>
          <w:szCs w:val="24"/>
          <w:shd w:val="clear" w:color="auto" w:fill="FFFFFF"/>
        </w:rPr>
        <w:t xml:space="preserve">the </w:t>
      </w:r>
      <w:r w:rsidRPr="00696E9A">
        <w:rPr>
          <w:rFonts w:asciiTheme="minorHAnsi" w:eastAsia="Times New Roman" w:hAnsiTheme="minorHAnsi" w:cstheme="minorHAnsi"/>
          <w:color w:val="2A2A2A"/>
          <w:sz w:val="24"/>
          <w:szCs w:val="24"/>
          <w:shd w:val="clear" w:color="auto" w:fill="FFFFFF"/>
        </w:rPr>
        <w:t xml:space="preserve">Opal lab members for their suggestions. </w:t>
      </w:r>
      <w:r w:rsidR="00BF7899" w:rsidRPr="00696E9A">
        <w:rPr>
          <w:rFonts w:asciiTheme="minorHAnsi" w:eastAsia="Times New Roman" w:hAnsiTheme="minorHAnsi" w:cstheme="minorHAnsi"/>
          <w:color w:val="2A2A2A"/>
          <w:sz w:val="24"/>
          <w:szCs w:val="24"/>
          <w:shd w:val="clear" w:color="auto" w:fill="FFFFFF"/>
        </w:rPr>
        <w:t>This work was supported by</w:t>
      </w:r>
      <w:r w:rsidR="00651503" w:rsidRPr="00696E9A">
        <w:rPr>
          <w:rFonts w:asciiTheme="minorHAnsi" w:eastAsia="Times New Roman" w:hAnsiTheme="minorHAnsi" w:cstheme="minorHAnsi"/>
          <w:color w:val="2A2A2A"/>
          <w:sz w:val="24"/>
          <w:szCs w:val="24"/>
          <w:shd w:val="clear" w:color="auto" w:fill="FFFFFF"/>
        </w:rPr>
        <w:t xml:space="preserve"> </w:t>
      </w:r>
      <w:r w:rsidRPr="00696E9A">
        <w:rPr>
          <w:rFonts w:asciiTheme="minorHAnsi" w:eastAsia="Times New Roman" w:hAnsiTheme="minorHAnsi" w:cstheme="minorHAnsi"/>
          <w:color w:val="2A2A2A"/>
          <w:sz w:val="24"/>
          <w:szCs w:val="24"/>
          <w:shd w:val="clear" w:color="auto" w:fill="FFFFFF"/>
        </w:rPr>
        <w:t>NIH grants 1RO1 NS062051 and 1RO1NS08251 (Opal P)</w:t>
      </w:r>
    </w:p>
    <w:p w14:paraId="78598E6D" w14:textId="15E4DCB8" w:rsidR="00174AF4" w:rsidRPr="00696E9A" w:rsidRDefault="00174AF4" w:rsidP="00DB2A96">
      <w:pPr>
        <w:rPr>
          <w:rFonts w:asciiTheme="minorHAnsi" w:eastAsia="Times New Roman" w:hAnsiTheme="minorHAnsi" w:cstheme="minorHAnsi"/>
          <w:color w:val="2A2A2A"/>
          <w:sz w:val="24"/>
          <w:szCs w:val="24"/>
          <w:shd w:val="clear" w:color="auto" w:fill="FFFFFF"/>
        </w:rPr>
      </w:pPr>
    </w:p>
    <w:p w14:paraId="6920CB84" w14:textId="165251B3" w:rsidR="00174AF4" w:rsidRPr="00696E9A" w:rsidRDefault="00A13821" w:rsidP="00DB2A96">
      <w:pPr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b/>
          <w:noProof/>
          <w:sz w:val="24"/>
          <w:szCs w:val="24"/>
        </w:rPr>
        <w:t>DISCLOSURES</w:t>
      </w:r>
      <w:r w:rsidR="009E7B4C">
        <w:rPr>
          <w:rFonts w:asciiTheme="minorHAnsi" w:hAnsiTheme="minorHAnsi" w:cstheme="minorHAnsi"/>
          <w:b/>
          <w:noProof/>
          <w:sz w:val="24"/>
          <w:szCs w:val="24"/>
        </w:rPr>
        <w:t>:</w:t>
      </w:r>
    </w:p>
    <w:p w14:paraId="2A2C7972" w14:textId="2625DC69" w:rsidR="00174AF4" w:rsidRPr="00696E9A" w:rsidRDefault="00174AF4" w:rsidP="00DB2A96">
      <w:pPr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No conflict</w:t>
      </w:r>
      <w:r w:rsidR="009E7B4C">
        <w:rPr>
          <w:rFonts w:asciiTheme="minorHAnsi" w:hAnsiTheme="minorHAnsi" w:cstheme="minorHAnsi"/>
          <w:noProof/>
          <w:sz w:val="24"/>
          <w:szCs w:val="24"/>
        </w:rPr>
        <w:t>s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of interest</w:t>
      </w:r>
      <w:r w:rsidR="009E7B4C">
        <w:rPr>
          <w:rFonts w:asciiTheme="minorHAnsi" w:hAnsiTheme="minorHAnsi" w:cstheme="minorHAnsi"/>
          <w:noProof/>
          <w:sz w:val="24"/>
          <w:szCs w:val="24"/>
        </w:rPr>
        <w:t xml:space="preserve"> are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declared.</w:t>
      </w:r>
    </w:p>
    <w:p w14:paraId="3C140D17" w14:textId="06D01CFA" w:rsidR="00CE6BB2" w:rsidRPr="00696E9A" w:rsidRDefault="00CE6BB2" w:rsidP="00DB2A96">
      <w:pPr>
        <w:rPr>
          <w:rFonts w:asciiTheme="minorHAnsi" w:hAnsiTheme="minorHAnsi" w:cstheme="minorHAnsi"/>
          <w:sz w:val="24"/>
          <w:szCs w:val="24"/>
        </w:rPr>
      </w:pPr>
    </w:p>
    <w:p w14:paraId="5C93D4F4" w14:textId="3D81A703" w:rsidR="00295428" w:rsidRPr="00696E9A" w:rsidRDefault="00174AF4" w:rsidP="00DB2A96">
      <w:pPr>
        <w:rPr>
          <w:rFonts w:asciiTheme="minorHAnsi" w:hAnsiTheme="minorHAnsi" w:cstheme="minorHAnsi"/>
          <w:b/>
          <w:sz w:val="24"/>
          <w:szCs w:val="24"/>
        </w:rPr>
      </w:pPr>
      <w:r w:rsidRPr="00696E9A">
        <w:rPr>
          <w:rFonts w:asciiTheme="minorHAnsi" w:hAnsiTheme="minorHAnsi" w:cstheme="minorHAnsi"/>
          <w:b/>
          <w:sz w:val="24"/>
          <w:szCs w:val="24"/>
        </w:rPr>
        <w:t>REFERENCES:</w:t>
      </w:r>
    </w:p>
    <w:p w14:paraId="4216662F" w14:textId="25AE5B9A" w:rsidR="00D52033" w:rsidRPr="00696E9A" w:rsidRDefault="00295428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fldChar w:fldCharType="begin"/>
      </w:r>
      <w:r w:rsidRPr="00696E9A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696E9A">
        <w:rPr>
          <w:rFonts w:asciiTheme="minorHAnsi" w:hAnsiTheme="minorHAnsi" w:cstheme="minorHAnsi"/>
          <w:sz w:val="24"/>
          <w:szCs w:val="24"/>
        </w:rPr>
        <w:fldChar w:fldCharType="separate"/>
      </w:r>
      <w:r w:rsidR="00D52033" w:rsidRPr="00696E9A">
        <w:rPr>
          <w:rFonts w:asciiTheme="minorHAnsi" w:hAnsiTheme="minorHAnsi" w:cstheme="minorHAnsi"/>
          <w:noProof/>
          <w:sz w:val="24"/>
          <w:szCs w:val="24"/>
        </w:rPr>
        <w:t>1</w:t>
      </w:r>
      <w:r w:rsidR="00D52033" w:rsidRPr="00696E9A">
        <w:rPr>
          <w:rFonts w:asciiTheme="minorHAnsi" w:hAnsiTheme="minorHAnsi" w:cstheme="minorHAnsi"/>
          <w:noProof/>
          <w:sz w:val="24"/>
          <w:szCs w:val="24"/>
        </w:rPr>
        <w:tab/>
        <w:t>Glickstein, M., Strata, P.</w:t>
      </w:r>
      <w:r w:rsidR="00696E9A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="00D52033" w:rsidRPr="00696E9A">
        <w:rPr>
          <w:rFonts w:asciiTheme="minorHAnsi" w:hAnsiTheme="minorHAnsi" w:cstheme="minorHAnsi"/>
          <w:noProof/>
          <w:sz w:val="24"/>
          <w:szCs w:val="24"/>
        </w:rPr>
        <w:t xml:space="preserve">Voogd, J. Cerebellum: history. </w:t>
      </w:r>
      <w:r w:rsidR="00D52033" w:rsidRPr="00696E9A">
        <w:rPr>
          <w:rFonts w:asciiTheme="minorHAnsi" w:hAnsiTheme="minorHAnsi" w:cstheme="minorHAnsi"/>
          <w:i/>
          <w:noProof/>
          <w:sz w:val="24"/>
          <w:szCs w:val="24"/>
        </w:rPr>
        <w:t>Neuroscience</w:t>
      </w:r>
      <w:r w:rsidR="00696E9A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="00D52033"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="00D52033" w:rsidRPr="00696E9A">
        <w:rPr>
          <w:rFonts w:asciiTheme="minorHAnsi" w:hAnsiTheme="minorHAnsi" w:cstheme="minorHAnsi"/>
          <w:b/>
          <w:noProof/>
          <w:sz w:val="24"/>
          <w:szCs w:val="24"/>
        </w:rPr>
        <w:t>162</w:t>
      </w:r>
      <w:r w:rsidR="00D52033" w:rsidRPr="00696E9A">
        <w:rPr>
          <w:rFonts w:asciiTheme="minorHAnsi" w:hAnsiTheme="minorHAnsi" w:cstheme="minorHAnsi"/>
          <w:noProof/>
          <w:sz w:val="24"/>
          <w:szCs w:val="24"/>
        </w:rPr>
        <w:t>, 549-559 (2009).</w:t>
      </w:r>
    </w:p>
    <w:p w14:paraId="7F815EBF" w14:textId="39B4DBBE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lastRenderedPageBreak/>
        <w:t>2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Carta, I., Chen, C. H., Schott, A. L., Dorizan, S.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Khodakhah, K. Cerebellar modulation of the reward circuitry and social behavior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Science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363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aav0581 (2019).</w:t>
      </w:r>
    </w:p>
    <w:p w14:paraId="3EB50CE9" w14:textId="67904B25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3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Sathyanesan, A.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Emerging connections between cerebellar development, behaviour and complex brain disorders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ature Reviews Neuroscience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0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298-313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(2019).</w:t>
      </w:r>
    </w:p>
    <w:p w14:paraId="6BCACFC5" w14:textId="2CAFFA60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4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Wagner, M. J., Kim, T. H., Savall, J., Schnitzer, M. J.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Luo, L. Cerebellar granule cells encode the expectation of reward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ature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544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96-100 (2017).</w:t>
      </w:r>
    </w:p>
    <w:p w14:paraId="5255B3F9" w14:textId="7ABB9F4C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5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Araujo, A. P. B., Carpi-Santos, R.</w:t>
      </w:r>
      <w:r w:rsidR="002218BC">
        <w:rPr>
          <w:rFonts w:asciiTheme="minorHAnsi" w:hAnsiTheme="minorHAnsi" w:cstheme="minorHAnsi"/>
          <w:noProof/>
          <w:sz w:val="24"/>
          <w:szCs w:val="24"/>
        </w:rPr>
        <w:t>,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Gomes, F. C. A. The Role of Astrocytes in the Development of the Cerebellum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Cerebellum</w:t>
      </w:r>
      <w:r w:rsidR="002218BC">
        <w:rPr>
          <w:rFonts w:asciiTheme="minorHAnsi" w:hAnsiTheme="minorHAnsi" w:cstheme="minorHAnsi"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doi:10.1007/s12311-019-01046-0 (2019).</w:t>
      </w:r>
    </w:p>
    <w:p w14:paraId="4AD1AA54" w14:textId="2191BB3F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6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Seto, Y.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Temporal identity transition from Purkinje cell progenitors to GABAergic interneuron progenitors in the cerebellum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at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ure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Commun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ication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5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3337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(2014).</w:t>
      </w:r>
    </w:p>
    <w:p w14:paraId="1B0FA81A" w14:textId="62C18320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7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Marzban, H.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Cellular commitment in the developing cerebellum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Front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iers in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Cell Neurosci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nces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8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450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(2014).</w:t>
      </w:r>
    </w:p>
    <w:p w14:paraId="0E134192" w14:textId="1473C32E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8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Koziol, L. F.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 et al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Consensus paper: the cerebellum's role in movement and cognition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Cerebellum (London, England)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13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51-177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(2014).</w:t>
      </w:r>
    </w:p>
    <w:p w14:paraId="59B83E29" w14:textId="1E16CE17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9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Ben-Arie, N.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Math1 is essential for genesis of cerebellar granule neurons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ature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390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69-172 (1997).</w:t>
      </w:r>
    </w:p>
    <w:p w14:paraId="0706BA4F" w14:textId="6BFDE1DD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0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Machold, R.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Fishell, G. Math1 is expressed in temporally discrete pools of cerebellar rhombic-lip neural progenitors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euron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48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7-24</w:t>
      </w:r>
      <w:r w:rsidR="009E7B4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(2005).</w:t>
      </w:r>
    </w:p>
    <w:p w14:paraId="68B0731E" w14:textId="505C6D81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1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Wang, V. Y., Rose, M. F.</w:t>
      </w:r>
      <w:r w:rsidR="002218BC">
        <w:rPr>
          <w:rFonts w:asciiTheme="minorHAnsi" w:hAnsiTheme="minorHAnsi" w:cstheme="minorHAnsi"/>
          <w:noProof/>
          <w:sz w:val="24"/>
          <w:szCs w:val="24"/>
        </w:rPr>
        <w:t>,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Zoghbi, H. Y. Math1 expression redefines the rhombic lip derivatives and reveals novel lineages within the brainstem and cerebellum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euron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48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, 31-43 </w:t>
      </w:r>
      <w:r w:rsidR="002218BC">
        <w:rPr>
          <w:rFonts w:asciiTheme="minorHAnsi" w:hAnsiTheme="minorHAnsi" w:cstheme="minorHAnsi"/>
          <w:noProof/>
          <w:sz w:val="24"/>
          <w:szCs w:val="24"/>
        </w:rPr>
        <w:t>(</w:t>
      </w:r>
      <w:r w:rsidRPr="00696E9A">
        <w:rPr>
          <w:rFonts w:asciiTheme="minorHAnsi" w:hAnsiTheme="minorHAnsi" w:cstheme="minorHAnsi"/>
          <w:noProof/>
          <w:sz w:val="24"/>
          <w:szCs w:val="24"/>
        </w:rPr>
        <w:t>2005).</w:t>
      </w:r>
    </w:p>
    <w:p w14:paraId="6DA0D290" w14:textId="496FD6D3" w:rsidR="00D52033" w:rsidRPr="00696E9A" w:rsidRDefault="00D52033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2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Li, P.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 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A population of Nestin-expressing progenitors in the cerebellum exhibits increased tumorigenicity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at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ure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Neurosci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nces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16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737-1744 (2013).</w:t>
      </w:r>
    </w:p>
    <w:p w14:paraId="119326C2" w14:textId="58033476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3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Lee, A.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>et al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Isolation of neural stem cells from the postnatal cerebellum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at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ure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Neurosci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nces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8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723-729 (2005).</w:t>
      </w:r>
    </w:p>
    <w:p w14:paraId="6979533A" w14:textId="1D6445CB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4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Toren, A.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 et al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CD133-positive hematopoietic stem cell "stemness" genes contain many genes mutated or abnormally expressed in leukemia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Stem Cells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3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142-1153 (2005).</w:t>
      </w:r>
    </w:p>
    <w:p w14:paraId="1612BF8C" w14:textId="1EF58CDC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5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Zhu, L.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>et al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Prominin 1 marks intestinal stem cells that are susceptible to neoplastic transformation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ature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457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603-607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(2009).</w:t>
      </w:r>
    </w:p>
    <w:p w14:paraId="220A6BBF" w14:textId="7CE51725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6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Man, S. M.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Critical Role for the DNA Sensor AIM2 in Stem Cell Proliferation and Cancer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Cell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162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45-58 (2015).</w:t>
      </w:r>
    </w:p>
    <w:p w14:paraId="67971FDD" w14:textId="6DC0A35A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7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Fleming, J. T.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The Purkinje neuron acts as a central regulator of spatially and functionally distinct cerebellar precursors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Dev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lopmental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Cell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7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278-292 (2013).</w:t>
      </w:r>
    </w:p>
    <w:p w14:paraId="3ACACD4E" w14:textId="356B9793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8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Panchision, D. M.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 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Optimized flow cytometric analysis of central nervous system tissue reveals novel functional relationships among cells expressing CD133, CD15, and CD24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Stem Cells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5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560-1570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2007).</w:t>
      </w:r>
    </w:p>
    <w:p w14:paraId="06B39CA6" w14:textId="14F6E914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19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Beaudoin, G. M., 3rd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Culturing pyramidal neurons from the early postnatal mouse hippocampus and cortex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at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ure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Protoc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ols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7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741-1754 (2012).</w:t>
      </w:r>
    </w:p>
    <w:p w14:paraId="222E4FEF" w14:textId="29664DCE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20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Edamakanti, C. R., Do, J., Didonna, A., Martina, M.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Opal, P. Mutant ataxin1 disrupts cerebellar development in spinocerebellar ataxia type 1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J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ournal of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Clin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ical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Invest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igation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128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2252-2265 (2018).</w:t>
      </w:r>
    </w:p>
    <w:p w14:paraId="26FC76C7" w14:textId="324874FF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lastRenderedPageBreak/>
        <w:t>21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Erlandsson, A., Enarsson, M.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Forsberg-Nilsson, K. Immature neurons from CNS stem cells proliferate in response to platelet-derived growth factor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J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ournal of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Neurosci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nces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1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3483-3491 (2001).</w:t>
      </w:r>
    </w:p>
    <w:p w14:paraId="128D9832" w14:textId="57C68797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22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Galli, R., Pagano, S. F., Gritti, A.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Vescovi, A. L. Regulation of neuronal differentiation in human CNS stem cell progeny by leukemia inhibitory factor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Dev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lopmental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Neurosci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nces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2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86-95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(2000).</w:t>
      </w:r>
    </w:p>
    <w:p w14:paraId="46F6CCCD" w14:textId="3988E63B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23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Silbereis, J., Cheng, E., Ganat, Y. M., Ment, L. R.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Vaccarino, F. M. Precursors with Glial Fibrillary Acidic Protein Promoter Activity Transiently Generate GABA Interneurons in the Postnatal Cerebellum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Stem Cells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7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152-1163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(2009).</w:t>
      </w:r>
    </w:p>
    <w:p w14:paraId="5A88214D" w14:textId="73F61026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24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Parmigiani, E.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Heterogeneity and Bipotency of Astroglial-Like Cerebellar Progenitors along the Interneuron and Glial Lineages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J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ournal of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Neurosci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nces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35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7388-7402 (2015).</w:t>
      </w:r>
    </w:p>
    <w:p w14:paraId="2016A147" w14:textId="45D6A262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25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Wojcinski, A.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 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Cerebellar granule cell replenishment postinjury by adaptive reprogramming of Nestin(+) progenitors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at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ure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Neurosci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nces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0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361-1370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noProof/>
          <w:sz w:val="24"/>
          <w:szCs w:val="24"/>
        </w:rPr>
        <w:t>(2017).</w:t>
      </w:r>
    </w:p>
    <w:p w14:paraId="72C64293" w14:textId="75C22A04" w:rsidR="00D52033" w:rsidRPr="002218BC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26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Yang, Z.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Joyner, A. L. YAP1 is involved in replenishment of granule cell precursors following injury to the neonatal cerebellum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Dev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elopmental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 xml:space="preserve"> Biol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og</w:t>
      </w:r>
      <w:r w:rsidR="002218BC" w:rsidRPr="002218BC">
        <w:rPr>
          <w:rFonts w:asciiTheme="minorHAnsi" w:hAnsiTheme="minorHAnsi" w:cstheme="minorHAnsi"/>
          <w:i/>
          <w:noProof/>
          <w:sz w:val="24"/>
          <w:szCs w:val="24"/>
        </w:rPr>
        <w:t>y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 xml:space="preserve">. </w:t>
      </w:r>
      <w:r w:rsidR="002218BC" w:rsidRPr="002218BC">
        <w:rPr>
          <w:rFonts w:asciiTheme="minorHAnsi" w:hAnsiTheme="minorHAnsi" w:cstheme="minorHAnsi"/>
          <w:b/>
          <w:bCs/>
          <w:color w:val="000000"/>
          <w:sz w:val="24"/>
          <w:szCs w:val="24"/>
          <w:shd w:val="clear" w:color="auto" w:fill="FFFFFF"/>
        </w:rPr>
        <w:t>1606</w:t>
      </w:r>
      <w:r w:rsidR="009E7B4C">
        <w:rPr>
          <w:rFonts w:asciiTheme="minorHAnsi" w:hAnsiTheme="minorHAnsi" w:cstheme="minorHAnsi"/>
          <w:b/>
          <w:bCs/>
          <w:color w:val="000000"/>
          <w:sz w:val="24"/>
          <w:szCs w:val="24"/>
          <w:shd w:val="clear" w:color="auto" w:fill="FFFFFF"/>
        </w:rPr>
        <w:t xml:space="preserve"> </w:t>
      </w:r>
      <w:r w:rsidR="002218BC" w:rsidRPr="002218BC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  <w:t>(19)</w:t>
      </w:r>
      <w:r w:rsidR="002218BC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  <w:t xml:space="preserve">, </w:t>
      </w:r>
      <w:r w:rsidR="002218BC" w:rsidRPr="002218BC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  <w:t>30207-6</w:t>
      </w:r>
      <w:r w:rsidRPr="002218BC">
        <w:rPr>
          <w:rFonts w:asciiTheme="minorHAnsi" w:hAnsiTheme="minorHAnsi" w:cstheme="minorHAnsi"/>
          <w:noProof/>
          <w:sz w:val="24"/>
          <w:szCs w:val="24"/>
        </w:rPr>
        <w:t xml:space="preserve"> (2019).</w:t>
      </w:r>
    </w:p>
    <w:p w14:paraId="57A38031" w14:textId="02E4BFDE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27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Wang, S. S., Kloth, A. D.</w:t>
      </w:r>
      <w:r w:rsidR="002218BC">
        <w:rPr>
          <w:rFonts w:asciiTheme="minorHAnsi" w:hAnsiTheme="minorHAnsi" w:cstheme="minorHAnsi"/>
          <w:noProof/>
          <w:sz w:val="24"/>
          <w:szCs w:val="24"/>
        </w:rPr>
        <w:t xml:space="preserve">,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Badura, A. The cerebellum, sensitive periods, and autism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Neuron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83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518-532 (2014).</w:t>
      </w:r>
    </w:p>
    <w:p w14:paraId="51F2EE5E" w14:textId="6A4FCCD0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28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 xml:space="preserve">Eberhart, C. G. Three down and one to go: modeling medulloblastoma subgroups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Cancer Cell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1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37-138 (2012).</w:t>
      </w:r>
    </w:p>
    <w:p w14:paraId="3624F561" w14:textId="5DFEA807" w:rsidR="00D52033" w:rsidRPr="00696E9A" w:rsidRDefault="00D52033" w:rsidP="00DB2A96">
      <w:pPr>
        <w:pStyle w:val="EndNoteBibliography"/>
        <w:ind w:left="720" w:hanging="720"/>
        <w:rPr>
          <w:rFonts w:asciiTheme="minorHAnsi" w:hAnsiTheme="minorHAnsi" w:cstheme="minorHAnsi"/>
          <w:noProof/>
          <w:sz w:val="24"/>
          <w:szCs w:val="24"/>
        </w:rPr>
      </w:pPr>
      <w:r w:rsidRPr="00696E9A">
        <w:rPr>
          <w:rFonts w:asciiTheme="minorHAnsi" w:hAnsiTheme="minorHAnsi" w:cstheme="minorHAnsi"/>
          <w:noProof/>
          <w:sz w:val="24"/>
          <w:szCs w:val="24"/>
        </w:rPr>
        <w:t>29</w:t>
      </w:r>
      <w:r w:rsidRPr="00696E9A">
        <w:rPr>
          <w:rFonts w:asciiTheme="minorHAnsi" w:hAnsiTheme="minorHAnsi" w:cstheme="minorHAnsi"/>
          <w:noProof/>
          <w:sz w:val="24"/>
          <w:szCs w:val="24"/>
        </w:rPr>
        <w:tab/>
        <w:t>Takahashi, M.</w:t>
      </w:r>
      <w:r w:rsidRPr="002218BC">
        <w:rPr>
          <w:rFonts w:asciiTheme="minorHAnsi" w:hAnsiTheme="minorHAnsi" w:cstheme="minorHAnsi"/>
          <w:iCs/>
          <w:noProof/>
          <w:sz w:val="24"/>
          <w:szCs w:val="24"/>
        </w:rPr>
        <w:t xml:space="preserve"> et al. 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CD133 is a positive marker for a distinct class of primitive human cord blood-derived CD34-negative hematopoietic stem cells. </w:t>
      </w:r>
      <w:r w:rsidRPr="00696E9A">
        <w:rPr>
          <w:rFonts w:asciiTheme="minorHAnsi" w:hAnsiTheme="minorHAnsi" w:cstheme="minorHAnsi"/>
          <w:i/>
          <w:noProof/>
          <w:sz w:val="24"/>
          <w:szCs w:val="24"/>
        </w:rPr>
        <w:t>Leukemia</w:t>
      </w:r>
      <w:r w:rsidR="002218BC">
        <w:rPr>
          <w:rFonts w:asciiTheme="minorHAnsi" w:hAnsiTheme="minorHAnsi" w:cstheme="minorHAnsi"/>
          <w:i/>
          <w:noProof/>
          <w:sz w:val="24"/>
          <w:szCs w:val="24"/>
        </w:rPr>
        <w:t>.</w:t>
      </w:r>
      <w:r w:rsidRPr="00696E9A">
        <w:rPr>
          <w:rFonts w:asciiTheme="minorHAnsi" w:hAnsiTheme="minorHAnsi" w:cstheme="minorHAnsi"/>
          <w:noProof/>
          <w:sz w:val="24"/>
          <w:szCs w:val="24"/>
        </w:rPr>
        <w:t xml:space="preserve"> </w:t>
      </w:r>
      <w:r w:rsidRPr="00696E9A">
        <w:rPr>
          <w:rFonts w:asciiTheme="minorHAnsi" w:hAnsiTheme="minorHAnsi" w:cstheme="minorHAnsi"/>
          <w:b/>
          <w:noProof/>
          <w:sz w:val="24"/>
          <w:szCs w:val="24"/>
        </w:rPr>
        <w:t>28</w:t>
      </w:r>
      <w:r w:rsidRPr="00696E9A">
        <w:rPr>
          <w:rFonts w:asciiTheme="minorHAnsi" w:hAnsiTheme="minorHAnsi" w:cstheme="minorHAnsi"/>
          <w:noProof/>
          <w:sz w:val="24"/>
          <w:szCs w:val="24"/>
        </w:rPr>
        <w:t>, 1308-1315 (2014).</w:t>
      </w:r>
    </w:p>
    <w:p w14:paraId="4B02224B" w14:textId="6FAF60E4" w:rsidR="000B0275" w:rsidRPr="00696E9A" w:rsidRDefault="00295428" w:rsidP="00DB2A96">
      <w:pPr>
        <w:rPr>
          <w:rFonts w:asciiTheme="minorHAnsi" w:hAnsiTheme="minorHAnsi" w:cstheme="minorHAnsi"/>
          <w:sz w:val="24"/>
          <w:szCs w:val="24"/>
        </w:rPr>
      </w:pPr>
      <w:r w:rsidRPr="00696E9A">
        <w:rPr>
          <w:rFonts w:asciiTheme="minorHAnsi" w:hAnsiTheme="minorHAnsi" w:cstheme="minorHAnsi"/>
          <w:sz w:val="24"/>
          <w:szCs w:val="24"/>
        </w:rPr>
        <w:fldChar w:fldCharType="end"/>
      </w:r>
    </w:p>
    <w:sectPr w:rsidR="000B0275" w:rsidRPr="00696E9A" w:rsidSect="008F119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5967820" w14:textId="77777777" w:rsidR="00FE0D49" w:rsidRDefault="00FE0D49" w:rsidP="00632E84">
      <w:r>
        <w:separator/>
      </w:r>
    </w:p>
  </w:endnote>
  <w:endnote w:type="continuationSeparator" w:id="0">
    <w:p w14:paraId="53906F92" w14:textId="77777777" w:rsidR="00FE0D49" w:rsidRDefault="00FE0D49" w:rsidP="00632E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E83AAF" w14:textId="77777777" w:rsidR="00FE0D49" w:rsidRDefault="00FE0D49" w:rsidP="00632E84">
      <w:r>
        <w:separator/>
      </w:r>
    </w:p>
  </w:footnote>
  <w:footnote w:type="continuationSeparator" w:id="0">
    <w:p w14:paraId="39226FD7" w14:textId="77777777" w:rsidR="00FE0D49" w:rsidRDefault="00FE0D49" w:rsidP="00632E8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8DD5F07"/>
    <w:multiLevelType w:val="hybridMultilevel"/>
    <w:tmpl w:val="18F6F640"/>
    <w:lvl w:ilvl="0" w:tplc="EC4E1E76">
      <w:start w:val="5"/>
      <w:numFmt w:val="bullet"/>
      <w:lvlText w:val="-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1C876D7"/>
    <w:multiLevelType w:val="multilevel"/>
    <w:tmpl w:val="CD90838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6E64214"/>
    <w:multiLevelType w:val="hybridMultilevel"/>
    <w:tmpl w:val="35E61CE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372E1FD1"/>
    <w:multiLevelType w:val="hybridMultilevel"/>
    <w:tmpl w:val="0A5227D6"/>
    <w:lvl w:ilvl="0" w:tplc="84F42170">
      <w:start w:val="1"/>
      <w:numFmt w:val="lowerLetter"/>
      <w:lvlText w:val="(%1)"/>
      <w:lvlJc w:val="left"/>
      <w:pPr>
        <w:ind w:left="720" w:hanging="360"/>
      </w:pPr>
      <w:rPr>
        <w:rFonts w:eastAsiaTheme="minorEastAsia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88620B1"/>
    <w:multiLevelType w:val="hybridMultilevel"/>
    <w:tmpl w:val="1084E19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3A674276"/>
    <w:multiLevelType w:val="hybridMultilevel"/>
    <w:tmpl w:val="290C008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B907C10"/>
    <w:multiLevelType w:val="hybridMultilevel"/>
    <w:tmpl w:val="17EAEF84"/>
    <w:lvl w:ilvl="0" w:tplc="3402781A">
      <w:start w:val="1"/>
      <w:numFmt w:val="upperLetter"/>
      <w:lvlText w:val="%1."/>
      <w:lvlJc w:val="left"/>
      <w:pPr>
        <w:ind w:left="360" w:hanging="360"/>
      </w:pPr>
      <w:rPr>
        <w:rFonts w:ascii="Arial" w:eastAsiaTheme="minorEastAsia" w:hAnsi="Arial" w:cs="Arial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BFA5C28"/>
    <w:multiLevelType w:val="hybridMultilevel"/>
    <w:tmpl w:val="AE0E051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60FF6944"/>
    <w:multiLevelType w:val="multilevel"/>
    <w:tmpl w:val="F4B2096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  <w:b w:val="0"/>
        <w:bCs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10" w15:restartNumberingAfterBreak="0">
    <w:nsid w:val="664B05C9"/>
    <w:multiLevelType w:val="multilevel"/>
    <w:tmpl w:val="87C64BDA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  <w:b/>
        <w:bCs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1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7F44077"/>
    <w:multiLevelType w:val="hybridMultilevel"/>
    <w:tmpl w:val="22D4643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6BC07D71"/>
    <w:multiLevelType w:val="hybridMultilevel"/>
    <w:tmpl w:val="27125AD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6F590781"/>
    <w:multiLevelType w:val="hybridMultilevel"/>
    <w:tmpl w:val="8CC03F9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9"/>
  </w:num>
  <w:num w:numId="2">
    <w:abstractNumId w:val="0"/>
  </w:num>
  <w:num w:numId="3">
    <w:abstractNumId w:val="7"/>
  </w:num>
  <w:num w:numId="4">
    <w:abstractNumId w:val="12"/>
  </w:num>
  <w:num w:numId="5">
    <w:abstractNumId w:val="6"/>
  </w:num>
  <w:num w:numId="6">
    <w:abstractNumId w:val="13"/>
  </w:num>
  <w:num w:numId="7">
    <w:abstractNumId w:val="14"/>
  </w:num>
  <w:num w:numId="8">
    <w:abstractNumId w:val="3"/>
  </w:num>
  <w:num w:numId="9">
    <w:abstractNumId w:val="4"/>
  </w:num>
  <w:num w:numId="10">
    <w:abstractNumId w:val="8"/>
  </w:num>
  <w:num w:numId="11">
    <w:abstractNumId w:val="2"/>
  </w:num>
  <w:num w:numId="12">
    <w:abstractNumId w:val="5"/>
  </w:num>
  <w:num w:numId="13">
    <w:abstractNumId w:val="1"/>
  </w:num>
  <w:num w:numId="14">
    <w:abstractNumId w:val="10"/>
  </w:num>
  <w:num w:numId="1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59dz9ps0z9w8etdtjxetd1zz0p5wwtzxp9&quot;&gt;Chandu_Endnote SCA1&lt;record-ids&gt;&lt;item&gt;193&lt;/item&gt;&lt;item&gt;357&lt;/item&gt;&lt;item&gt;777&lt;/item&gt;&lt;item&gt;779&lt;/item&gt;&lt;item&gt;896&lt;/item&gt;&lt;item&gt;912&lt;/item&gt;&lt;item&gt;1496&lt;/item&gt;&lt;item&gt;1497&lt;/item&gt;&lt;item&gt;1498&lt;/item&gt;&lt;item&gt;1529&lt;/item&gt;&lt;item&gt;1571&lt;/item&gt;&lt;item&gt;1580&lt;/item&gt;&lt;item&gt;1587&lt;/item&gt;&lt;item&gt;1591&lt;/item&gt;&lt;item&gt;1615&lt;/item&gt;&lt;item&gt;1616&lt;/item&gt;&lt;item&gt;1617&lt;/item&gt;&lt;item&gt;1618&lt;/item&gt;&lt;item&gt;1619&lt;/item&gt;&lt;item&gt;1620&lt;/item&gt;&lt;item&gt;1622&lt;/item&gt;&lt;item&gt;1623&lt;/item&gt;&lt;/record-ids&gt;&lt;/item&gt;&lt;/Libraries&gt;"/>
  </w:docVars>
  <w:rsids>
    <w:rsidRoot w:val="007D6F1D"/>
    <w:rsid w:val="00005C91"/>
    <w:rsid w:val="0000611B"/>
    <w:rsid w:val="000074FE"/>
    <w:rsid w:val="0001048D"/>
    <w:rsid w:val="00010E35"/>
    <w:rsid w:val="000113F4"/>
    <w:rsid w:val="000115F6"/>
    <w:rsid w:val="00013243"/>
    <w:rsid w:val="00013C09"/>
    <w:rsid w:val="000144A3"/>
    <w:rsid w:val="000207B7"/>
    <w:rsid w:val="0002235F"/>
    <w:rsid w:val="00023889"/>
    <w:rsid w:val="00023A3A"/>
    <w:rsid w:val="000240F5"/>
    <w:rsid w:val="000253FE"/>
    <w:rsid w:val="000268D6"/>
    <w:rsid w:val="00027144"/>
    <w:rsid w:val="0002729B"/>
    <w:rsid w:val="00027497"/>
    <w:rsid w:val="0003156B"/>
    <w:rsid w:val="00031C0A"/>
    <w:rsid w:val="000351C8"/>
    <w:rsid w:val="00036705"/>
    <w:rsid w:val="000426BA"/>
    <w:rsid w:val="00042A65"/>
    <w:rsid w:val="00042E0A"/>
    <w:rsid w:val="00044C39"/>
    <w:rsid w:val="00045C18"/>
    <w:rsid w:val="00045DCE"/>
    <w:rsid w:val="00050725"/>
    <w:rsid w:val="00051BB8"/>
    <w:rsid w:val="00052D26"/>
    <w:rsid w:val="00052EF6"/>
    <w:rsid w:val="0005650A"/>
    <w:rsid w:val="00056FE4"/>
    <w:rsid w:val="00057520"/>
    <w:rsid w:val="000618C0"/>
    <w:rsid w:val="00067733"/>
    <w:rsid w:val="00070F3F"/>
    <w:rsid w:val="00072D85"/>
    <w:rsid w:val="0007440D"/>
    <w:rsid w:val="00075972"/>
    <w:rsid w:val="00075F86"/>
    <w:rsid w:val="00077E7B"/>
    <w:rsid w:val="000850FE"/>
    <w:rsid w:val="00085C49"/>
    <w:rsid w:val="0009118E"/>
    <w:rsid w:val="00095ACE"/>
    <w:rsid w:val="000A19A1"/>
    <w:rsid w:val="000A1F5B"/>
    <w:rsid w:val="000A59A7"/>
    <w:rsid w:val="000A59D9"/>
    <w:rsid w:val="000A7365"/>
    <w:rsid w:val="000A78CC"/>
    <w:rsid w:val="000B01FE"/>
    <w:rsid w:val="000B0275"/>
    <w:rsid w:val="000B149F"/>
    <w:rsid w:val="000B2562"/>
    <w:rsid w:val="000B3E61"/>
    <w:rsid w:val="000B4FC0"/>
    <w:rsid w:val="000B5F7A"/>
    <w:rsid w:val="000B6688"/>
    <w:rsid w:val="000C2B44"/>
    <w:rsid w:val="000C4FED"/>
    <w:rsid w:val="000C6EC4"/>
    <w:rsid w:val="000C7D61"/>
    <w:rsid w:val="000C7D99"/>
    <w:rsid w:val="000C7DD0"/>
    <w:rsid w:val="000D0EC8"/>
    <w:rsid w:val="000D3205"/>
    <w:rsid w:val="000D4887"/>
    <w:rsid w:val="000D494A"/>
    <w:rsid w:val="000D541B"/>
    <w:rsid w:val="000D6D41"/>
    <w:rsid w:val="000D70E1"/>
    <w:rsid w:val="000E2E80"/>
    <w:rsid w:val="000F00BF"/>
    <w:rsid w:val="000F0BDB"/>
    <w:rsid w:val="000F0F4F"/>
    <w:rsid w:val="000F2D6B"/>
    <w:rsid w:val="000F4043"/>
    <w:rsid w:val="000F46AF"/>
    <w:rsid w:val="000F5FFE"/>
    <w:rsid w:val="000F7C9C"/>
    <w:rsid w:val="00100E77"/>
    <w:rsid w:val="001033C4"/>
    <w:rsid w:val="00104AAF"/>
    <w:rsid w:val="00104C9D"/>
    <w:rsid w:val="00106EE0"/>
    <w:rsid w:val="00110041"/>
    <w:rsid w:val="00112F9D"/>
    <w:rsid w:val="00113BB1"/>
    <w:rsid w:val="0011683B"/>
    <w:rsid w:val="00116C39"/>
    <w:rsid w:val="00117D9F"/>
    <w:rsid w:val="001211EA"/>
    <w:rsid w:val="0012386A"/>
    <w:rsid w:val="001239E1"/>
    <w:rsid w:val="0012541B"/>
    <w:rsid w:val="00130AF6"/>
    <w:rsid w:val="0013445E"/>
    <w:rsid w:val="001344D3"/>
    <w:rsid w:val="001360B4"/>
    <w:rsid w:val="001367CD"/>
    <w:rsid w:val="00141507"/>
    <w:rsid w:val="0014214D"/>
    <w:rsid w:val="00142597"/>
    <w:rsid w:val="00143EF3"/>
    <w:rsid w:val="00145029"/>
    <w:rsid w:val="00147F01"/>
    <w:rsid w:val="0015502C"/>
    <w:rsid w:val="00155C98"/>
    <w:rsid w:val="00157B35"/>
    <w:rsid w:val="00160759"/>
    <w:rsid w:val="001618B7"/>
    <w:rsid w:val="00162008"/>
    <w:rsid w:val="00162C8F"/>
    <w:rsid w:val="00164B29"/>
    <w:rsid w:val="00164D41"/>
    <w:rsid w:val="00164FDF"/>
    <w:rsid w:val="00165B25"/>
    <w:rsid w:val="0016630B"/>
    <w:rsid w:val="00166CCE"/>
    <w:rsid w:val="00170090"/>
    <w:rsid w:val="001706CF"/>
    <w:rsid w:val="001712DA"/>
    <w:rsid w:val="001713FF"/>
    <w:rsid w:val="00173C6E"/>
    <w:rsid w:val="0017460F"/>
    <w:rsid w:val="001748EA"/>
    <w:rsid w:val="00174AF4"/>
    <w:rsid w:val="00174C5D"/>
    <w:rsid w:val="001760AE"/>
    <w:rsid w:val="001812C4"/>
    <w:rsid w:val="0018358A"/>
    <w:rsid w:val="001878CE"/>
    <w:rsid w:val="0019046B"/>
    <w:rsid w:val="001924CF"/>
    <w:rsid w:val="00194F43"/>
    <w:rsid w:val="001A2C2A"/>
    <w:rsid w:val="001B07E7"/>
    <w:rsid w:val="001B1037"/>
    <w:rsid w:val="001B6891"/>
    <w:rsid w:val="001B7FA9"/>
    <w:rsid w:val="001C1101"/>
    <w:rsid w:val="001C40C4"/>
    <w:rsid w:val="001C4212"/>
    <w:rsid w:val="001C4678"/>
    <w:rsid w:val="001C72C0"/>
    <w:rsid w:val="001D56A5"/>
    <w:rsid w:val="001D7979"/>
    <w:rsid w:val="001D7F2D"/>
    <w:rsid w:val="001E0A26"/>
    <w:rsid w:val="001E0BF0"/>
    <w:rsid w:val="001E1345"/>
    <w:rsid w:val="001E1934"/>
    <w:rsid w:val="001E1FDA"/>
    <w:rsid w:val="001E3941"/>
    <w:rsid w:val="001E3E8C"/>
    <w:rsid w:val="001E4606"/>
    <w:rsid w:val="001E578D"/>
    <w:rsid w:val="001E704C"/>
    <w:rsid w:val="001F039C"/>
    <w:rsid w:val="001F0EEE"/>
    <w:rsid w:val="001F130C"/>
    <w:rsid w:val="001F17C2"/>
    <w:rsid w:val="001F1A1C"/>
    <w:rsid w:val="001F2314"/>
    <w:rsid w:val="001F475D"/>
    <w:rsid w:val="001F48A2"/>
    <w:rsid w:val="001F4BEA"/>
    <w:rsid w:val="001F4EB1"/>
    <w:rsid w:val="001F60DB"/>
    <w:rsid w:val="001F613C"/>
    <w:rsid w:val="001F7907"/>
    <w:rsid w:val="002005EC"/>
    <w:rsid w:val="00200724"/>
    <w:rsid w:val="00200C33"/>
    <w:rsid w:val="00201149"/>
    <w:rsid w:val="00201F27"/>
    <w:rsid w:val="00202234"/>
    <w:rsid w:val="00202536"/>
    <w:rsid w:val="00207AED"/>
    <w:rsid w:val="00207D83"/>
    <w:rsid w:val="00211353"/>
    <w:rsid w:val="00212745"/>
    <w:rsid w:val="00213A1E"/>
    <w:rsid w:val="00215630"/>
    <w:rsid w:val="002204EB"/>
    <w:rsid w:val="002218BC"/>
    <w:rsid w:val="00221A33"/>
    <w:rsid w:val="00221FD0"/>
    <w:rsid w:val="00222E89"/>
    <w:rsid w:val="00223CAA"/>
    <w:rsid w:val="0022429F"/>
    <w:rsid w:val="00231443"/>
    <w:rsid w:val="00232CBE"/>
    <w:rsid w:val="00235997"/>
    <w:rsid w:val="00235ACA"/>
    <w:rsid w:val="0024641D"/>
    <w:rsid w:val="0024692B"/>
    <w:rsid w:val="002503C0"/>
    <w:rsid w:val="002511FE"/>
    <w:rsid w:val="0025233D"/>
    <w:rsid w:val="00253E49"/>
    <w:rsid w:val="00254F10"/>
    <w:rsid w:val="00257D21"/>
    <w:rsid w:val="00260675"/>
    <w:rsid w:val="00260CED"/>
    <w:rsid w:val="0026211B"/>
    <w:rsid w:val="00265330"/>
    <w:rsid w:val="00267B12"/>
    <w:rsid w:val="00270808"/>
    <w:rsid w:val="00272CE8"/>
    <w:rsid w:val="00273E63"/>
    <w:rsid w:val="0027577C"/>
    <w:rsid w:val="00276BB2"/>
    <w:rsid w:val="00280755"/>
    <w:rsid w:val="00280788"/>
    <w:rsid w:val="002817C6"/>
    <w:rsid w:val="00282E24"/>
    <w:rsid w:val="002845A3"/>
    <w:rsid w:val="002908AF"/>
    <w:rsid w:val="00290B54"/>
    <w:rsid w:val="00292366"/>
    <w:rsid w:val="00293852"/>
    <w:rsid w:val="0029407E"/>
    <w:rsid w:val="002948D2"/>
    <w:rsid w:val="00294F5A"/>
    <w:rsid w:val="00295428"/>
    <w:rsid w:val="0029683D"/>
    <w:rsid w:val="002A0600"/>
    <w:rsid w:val="002A36E8"/>
    <w:rsid w:val="002A5364"/>
    <w:rsid w:val="002A53B2"/>
    <w:rsid w:val="002A6304"/>
    <w:rsid w:val="002A6BAB"/>
    <w:rsid w:val="002A70D2"/>
    <w:rsid w:val="002A752B"/>
    <w:rsid w:val="002B39D2"/>
    <w:rsid w:val="002B5998"/>
    <w:rsid w:val="002B640B"/>
    <w:rsid w:val="002C3CEC"/>
    <w:rsid w:val="002C485D"/>
    <w:rsid w:val="002D0EDB"/>
    <w:rsid w:val="002D2F81"/>
    <w:rsid w:val="002D3523"/>
    <w:rsid w:val="002D449A"/>
    <w:rsid w:val="002D58FC"/>
    <w:rsid w:val="002D60F4"/>
    <w:rsid w:val="002E029C"/>
    <w:rsid w:val="002E1489"/>
    <w:rsid w:val="002F1A7B"/>
    <w:rsid w:val="002F2683"/>
    <w:rsid w:val="002F2B75"/>
    <w:rsid w:val="002F32B0"/>
    <w:rsid w:val="002F33D7"/>
    <w:rsid w:val="002F3E6D"/>
    <w:rsid w:val="002F45AB"/>
    <w:rsid w:val="002F4AD3"/>
    <w:rsid w:val="002F61DD"/>
    <w:rsid w:val="003001F7"/>
    <w:rsid w:val="003053DD"/>
    <w:rsid w:val="00305FDE"/>
    <w:rsid w:val="003065D2"/>
    <w:rsid w:val="003119F7"/>
    <w:rsid w:val="00313446"/>
    <w:rsid w:val="00313C0A"/>
    <w:rsid w:val="00313DB3"/>
    <w:rsid w:val="00314056"/>
    <w:rsid w:val="0031585E"/>
    <w:rsid w:val="0032050D"/>
    <w:rsid w:val="00323BC1"/>
    <w:rsid w:val="00325123"/>
    <w:rsid w:val="00326078"/>
    <w:rsid w:val="00327AE7"/>
    <w:rsid w:val="00330437"/>
    <w:rsid w:val="00333C3C"/>
    <w:rsid w:val="00334DB2"/>
    <w:rsid w:val="0033539C"/>
    <w:rsid w:val="003425AD"/>
    <w:rsid w:val="00342C50"/>
    <w:rsid w:val="00342D4C"/>
    <w:rsid w:val="00345C11"/>
    <w:rsid w:val="00346049"/>
    <w:rsid w:val="003465CE"/>
    <w:rsid w:val="0034786E"/>
    <w:rsid w:val="00347882"/>
    <w:rsid w:val="00352B6D"/>
    <w:rsid w:val="00352FD2"/>
    <w:rsid w:val="00355504"/>
    <w:rsid w:val="00355CFA"/>
    <w:rsid w:val="00356A1B"/>
    <w:rsid w:val="003577AE"/>
    <w:rsid w:val="00360221"/>
    <w:rsid w:val="00362862"/>
    <w:rsid w:val="00365645"/>
    <w:rsid w:val="00365EEF"/>
    <w:rsid w:val="003670C3"/>
    <w:rsid w:val="00367DB7"/>
    <w:rsid w:val="00370683"/>
    <w:rsid w:val="00370D23"/>
    <w:rsid w:val="00371185"/>
    <w:rsid w:val="003732B5"/>
    <w:rsid w:val="003741A2"/>
    <w:rsid w:val="003757AB"/>
    <w:rsid w:val="0037585F"/>
    <w:rsid w:val="00376913"/>
    <w:rsid w:val="00377237"/>
    <w:rsid w:val="003776D7"/>
    <w:rsid w:val="00382528"/>
    <w:rsid w:val="00383505"/>
    <w:rsid w:val="00384ACB"/>
    <w:rsid w:val="003862A0"/>
    <w:rsid w:val="00387867"/>
    <w:rsid w:val="0039257C"/>
    <w:rsid w:val="00393964"/>
    <w:rsid w:val="00395F0B"/>
    <w:rsid w:val="003A0B88"/>
    <w:rsid w:val="003A0DDD"/>
    <w:rsid w:val="003A1C3E"/>
    <w:rsid w:val="003A2AEE"/>
    <w:rsid w:val="003A48BE"/>
    <w:rsid w:val="003A7E14"/>
    <w:rsid w:val="003A7F97"/>
    <w:rsid w:val="003B05A6"/>
    <w:rsid w:val="003B20BB"/>
    <w:rsid w:val="003B434C"/>
    <w:rsid w:val="003B497E"/>
    <w:rsid w:val="003B5155"/>
    <w:rsid w:val="003B5174"/>
    <w:rsid w:val="003B5C41"/>
    <w:rsid w:val="003B6188"/>
    <w:rsid w:val="003B6D4D"/>
    <w:rsid w:val="003C00B9"/>
    <w:rsid w:val="003C264A"/>
    <w:rsid w:val="003C62B8"/>
    <w:rsid w:val="003C6551"/>
    <w:rsid w:val="003C6F11"/>
    <w:rsid w:val="003D08C3"/>
    <w:rsid w:val="003D0900"/>
    <w:rsid w:val="003D5CF7"/>
    <w:rsid w:val="003D7A53"/>
    <w:rsid w:val="003E0767"/>
    <w:rsid w:val="003E0B71"/>
    <w:rsid w:val="003E19F4"/>
    <w:rsid w:val="003E2A8F"/>
    <w:rsid w:val="003E48FD"/>
    <w:rsid w:val="003E5FC8"/>
    <w:rsid w:val="003E7645"/>
    <w:rsid w:val="003F161C"/>
    <w:rsid w:val="003F2C79"/>
    <w:rsid w:val="003F3ECF"/>
    <w:rsid w:val="00400136"/>
    <w:rsid w:val="00401A8E"/>
    <w:rsid w:val="00402BB0"/>
    <w:rsid w:val="00403045"/>
    <w:rsid w:val="004036D4"/>
    <w:rsid w:val="004041E2"/>
    <w:rsid w:val="00406054"/>
    <w:rsid w:val="00406444"/>
    <w:rsid w:val="00406542"/>
    <w:rsid w:val="004069A5"/>
    <w:rsid w:val="00411E7B"/>
    <w:rsid w:val="00411E8E"/>
    <w:rsid w:val="00414314"/>
    <w:rsid w:val="00414955"/>
    <w:rsid w:val="00425FD0"/>
    <w:rsid w:val="00426019"/>
    <w:rsid w:val="00426313"/>
    <w:rsid w:val="004265C1"/>
    <w:rsid w:val="00426754"/>
    <w:rsid w:val="004313A7"/>
    <w:rsid w:val="00433C48"/>
    <w:rsid w:val="00434402"/>
    <w:rsid w:val="00446913"/>
    <w:rsid w:val="00450716"/>
    <w:rsid w:val="0045213C"/>
    <w:rsid w:val="00452496"/>
    <w:rsid w:val="0045390F"/>
    <w:rsid w:val="00463347"/>
    <w:rsid w:val="0046451B"/>
    <w:rsid w:val="00464F38"/>
    <w:rsid w:val="004651D0"/>
    <w:rsid w:val="00465CE2"/>
    <w:rsid w:val="0047273B"/>
    <w:rsid w:val="004728EB"/>
    <w:rsid w:val="00474F2E"/>
    <w:rsid w:val="00480A2A"/>
    <w:rsid w:val="00482C45"/>
    <w:rsid w:val="00483846"/>
    <w:rsid w:val="00484085"/>
    <w:rsid w:val="004845DA"/>
    <w:rsid w:val="00484862"/>
    <w:rsid w:val="004851B9"/>
    <w:rsid w:val="004875D6"/>
    <w:rsid w:val="0049009C"/>
    <w:rsid w:val="00490832"/>
    <w:rsid w:val="0049192B"/>
    <w:rsid w:val="00491E77"/>
    <w:rsid w:val="004927BE"/>
    <w:rsid w:val="004932F9"/>
    <w:rsid w:val="00493D4F"/>
    <w:rsid w:val="004A04D7"/>
    <w:rsid w:val="004A2C29"/>
    <w:rsid w:val="004A3680"/>
    <w:rsid w:val="004A3AE7"/>
    <w:rsid w:val="004A400F"/>
    <w:rsid w:val="004A48BE"/>
    <w:rsid w:val="004A4C8F"/>
    <w:rsid w:val="004A4EE0"/>
    <w:rsid w:val="004B095F"/>
    <w:rsid w:val="004B0CBF"/>
    <w:rsid w:val="004B465B"/>
    <w:rsid w:val="004B4C30"/>
    <w:rsid w:val="004B587C"/>
    <w:rsid w:val="004B5EBA"/>
    <w:rsid w:val="004B64DC"/>
    <w:rsid w:val="004B6B5D"/>
    <w:rsid w:val="004B72CB"/>
    <w:rsid w:val="004B7CD9"/>
    <w:rsid w:val="004B7ED0"/>
    <w:rsid w:val="004C008A"/>
    <w:rsid w:val="004C0E84"/>
    <w:rsid w:val="004C1D11"/>
    <w:rsid w:val="004C4075"/>
    <w:rsid w:val="004C41CA"/>
    <w:rsid w:val="004C46AC"/>
    <w:rsid w:val="004C48F1"/>
    <w:rsid w:val="004D00F1"/>
    <w:rsid w:val="004D644D"/>
    <w:rsid w:val="004D688C"/>
    <w:rsid w:val="004D7D6F"/>
    <w:rsid w:val="004E4C15"/>
    <w:rsid w:val="004E5640"/>
    <w:rsid w:val="004E6BE8"/>
    <w:rsid w:val="004F1061"/>
    <w:rsid w:val="004F1A04"/>
    <w:rsid w:val="004F2006"/>
    <w:rsid w:val="004F5E6C"/>
    <w:rsid w:val="004F6D2B"/>
    <w:rsid w:val="004F6F01"/>
    <w:rsid w:val="004F7A05"/>
    <w:rsid w:val="00501D29"/>
    <w:rsid w:val="0050244D"/>
    <w:rsid w:val="00503E75"/>
    <w:rsid w:val="00504794"/>
    <w:rsid w:val="005116B5"/>
    <w:rsid w:val="00513995"/>
    <w:rsid w:val="00513F6D"/>
    <w:rsid w:val="00514F58"/>
    <w:rsid w:val="00515DA0"/>
    <w:rsid w:val="005169E6"/>
    <w:rsid w:val="00517581"/>
    <w:rsid w:val="00520732"/>
    <w:rsid w:val="005212FE"/>
    <w:rsid w:val="00522E7A"/>
    <w:rsid w:val="00523572"/>
    <w:rsid w:val="005240EE"/>
    <w:rsid w:val="005243B2"/>
    <w:rsid w:val="005249A0"/>
    <w:rsid w:val="00525146"/>
    <w:rsid w:val="00527AA5"/>
    <w:rsid w:val="005322DB"/>
    <w:rsid w:val="00533195"/>
    <w:rsid w:val="0053679C"/>
    <w:rsid w:val="00536D32"/>
    <w:rsid w:val="00541A75"/>
    <w:rsid w:val="00544CA4"/>
    <w:rsid w:val="00546A3A"/>
    <w:rsid w:val="0054774B"/>
    <w:rsid w:val="005528C0"/>
    <w:rsid w:val="005530EB"/>
    <w:rsid w:val="00553A51"/>
    <w:rsid w:val="0056172D"/>
    <w:rsid w:val="00563389"/>
    <w:rsid w:val="00563BDE"/>
    <w:rsid w:val="0056499B"/>
    <w:rsid w:val="00567A8B"/>
    <w:rsid w:val="00570450"/>
    <w:rsid w:val="005704D0"/>
    <w:rsid w:val="00570752"/>
    <w:rsid w:val="00573110"/>
    <w:rsid w:val="00573579"/>
    <w:rsid w:val="00573907"/>
    <w:rsid w:val="00574BA6"/>
    <w:rsid w:val="00576E82"/>
    <w:rsid w:val="00577F93"/>
    <w:rsid w:val="00582B21"/>
    <w:rsid w:val="00582EDE"/>
    <w:rsid w:val="00584E64"/>
    <w:rsid w:val="00585CD1"/>
    <w:rsid w:val="00591C12"/>
    <w:rsid w:val="00591C23"/>
    <w:rsid w:val="00592920"/>
    <w:rsid w:val="00595155"/>
    <w:rsid w:val="00597B19"/>
    <w:rsid w:val="005A36D1"/>
    <w:rsid w:val="005A4484"/>
    <w:rsid w:val="005A505E"/>
    <w:rsid w:val="005A5F36"/>
    <w:rsid w:val="005A7A72"/>
    <w:rsid w:val="005B0280"/>
    <w:rsid w:val="005B2A46"/>
    <w:rsid w:val="005B6916"/>
    <w:rsid w:val="005B7D08"/>
    <w:rsid w:val="005C2C7E"/>
    <w:rsid w:val="005C6859"/>
    <w:rsid w:val="005C6E0E"/>
    <w:rsid w:val="005C71A1"/>
    <w:rsid w:val="005D014D"/>
    <w:rsid w:val="005D0C15"/>
    <w:rsid w:val="005D1DFD"/>
    <w:rsid w:val="005D2929"/>
    <w:rsid w:val="005D5987"/>
    <w:rsid w:val="005E0FAF"/>
    <w:rsid w:val="005E1690"/>
    <w:rsid w:val="005E4699"/>
    <w:rsid w:val="005F25A4"/>
    <w:rsid w:val="005F3DCB"/>
    <w:rsid w:val="005F4794"/>
    <w:rsid w:val="005F4E0D"/>
    <w:rsid w:val="005F6670"/>
    <w:rsid w:val="005F6EE7"/>
    <w:rsid w:val="005F75DE"/>
    <w:rsid w:val="0060062E"/>
    <w:rsid w:val="00600FEE"/>
    <w:rsid w:val="006018DB"/>
    <w:rsid w:val="0060260D"/>
    <w:rsid w:val="00602D54"/>
    <w:rsid w:val="006036DA"/>
    <w:rsid w:val="006055E1"/>
    <w:rsid w:val="006060B0"/>
    <w:rsid w:val="006072D9"/>
    <w:rsid w:val="006108C7"/>
    <w:rsid w:val="006130CB"/>
    <w:rsid w:val="00615738"/>
    <w:rsid w:val="006165D7"/>
    <w:rsid w:val="006208FC"/>
    <w:rsid w:val="006275EA"/>
    <w:rsid w:val="00632B08"/>
    <w:rsid w:val="00632E84"/>
    <w:rsid w:val="006338E5"/>
    <w:rsid w:val="00635E3C"/>
    <w:rsid w:val="00636A15"/>
    <w:rsid w:val="0063708A"/>
    <w:rsid w:val="006402A3"/>
    <w:rsid w:val="0064084F"/>
    <w:rsid w:val="00642C92"/>
    <w:rsid w:val="00643776"/>
    <w:rsid w:val="006437AB"/>
    <w:rsid w:val="0064524B"/>
    <w:rsid w:val="0064536E"/>
    <w:rsid w:val="006477AA"/>
    <w:rsid w:val="00647901"/>
    <w:rsid w:val="00650D8B"/>
    <w:rsid w:val="00651503"/>
    <w:rsid w:val="00651DD9"/>
    <w:rsid w:val="00654D7A"/>
    <w:rsid w:val="00656129"/>
    <w:rsid w:val="00662C25"/>
    <w:rsid w:val="006632B1"/>
    <w:rsid w:val="006667F2"/>
    <w:rsid w:val="00667F33"/>
    <w:rsid w:val="00671CDD"/>
    <w:rsid w:val="0067744B"/>
    <w:rsid w:val="00677531"/>
    <w:rsid w:val="006824E5"/>
    <w:rsid w:val="00682850"/>
    <w:rsid w:val="00684110"/>
    <w:rsid w:val="00685128"/>
    <w:rsid w:val="00686842"/>
    <w:rsid w:val="00687A12"/>
    <w:rsid w:val="006903B4"/>
    <w:rsid w:val="006923AA"/>
    <w:rsid w:val="00693C63"/>
    <w:rsid w:val="00693DA7"/>
    <w:rsid w:val="006953F5"/>
    <w:rsid w:val="00695818"/>
    <w:rsid w:val="006963C9"/>
    <w:rsid w:val="00696E9A"/>
    <w:rsid w:val="006A0FCC"/>
    <w:rsid w:val="006A2813"/>
    <w:rsid w:val="006A420A"/>
    <w:rsid w:val="006A6801"/>
    <w:rsid w:val="006B0515"/>
    <w:rsid w:val="006B0CF9"/>
    <w:rsid w:val="006B27E8"/>
    <w:rsid w:val="006B2896"/>
    <w:rsid w:val="006B2CAC"/>
    <w:rsid w:val="006B32E5"/>
    <w:rsid w:val="006B3AB4"/>
    <w:rsid w:val="006B4005"/>
    <w:rsid w:val="006B5D02"/>
    <w:rsid w:val="006C6954"/>
    <w:rsid w:val="006C6B9A"/>
    <w:rsid w:val="006D59D7"/>
    <w:rsid w:val="006D5FFB"/>
    <w:rsid w:val="006D70AE"/>
    <w:rsid w:val="006E16B2"/>
    <w:rsid w:val="006E1F03"/>
    <w:rsid w:val="006E24CF"/>
    <w:rsid w:val="006E2B10"/>
    <w:rsid w:val="006E484C"/>
    <w:rsid w:val="006E4853"/>
    <w:rsid w:val="006E54A0"/>
    <w:rsid w:val="006E5E79"/>
    <w:rsid w:val="006E7202"/>
    <w:rsid w:val="006F0574"/>
    <w:rsid w:val="006F1BB6"/>
    <w:rsid w:val="006F1C69"/>
    <w:rsid w:val="006F2D53"/>
    <w:rsid w:val="006F4568"/>
    <w:rsid w:val="006F4CE1"/>
    <w:rsid w:val="006F570D"/>
    <w:rsid w:val="006F5DDB"/>
    <w:rsid w:val="006F6D57"/>
    <w:rsid w:val="007003CB"/>
    <w:rsid w:val="007013E4"/>
    <w:rsid w:val="00701ED4"/>
    <w:rsid w:val="007029F2"/>
    <w:rsid w:val="007036D4"/>
    <w:rsid w:val="00705AC6"/>
    <w:rsid w:val="00706E0E"/>
    <w:rsid w:val="00712ED6"/>
    <w:rsid w:val="00713999"/>
    <w:rsid w:val="007146B4"/>
    <w:rsid w:val="007171E0"/>
    <w:rsid w:val="00717315"/>
    <w:rsid w:val="007176A6"/>
    <w:rsid w:val="00717EE5"/>
    <w:rsid w:val="00717FDF"/>
    <w:rsid w:val="00727B96"/>
    <w:rsid w:val="00727CED"/>
    <w:rsid w:val="0073098B"/>
    <w:rsid w:val="00731232"/>
    <w:rsid w:val="00732A27"/>
    <w:rsid w:val="0073488E"/>
    <w:rsid w:val="00735DD7"/>
    <w:rsid w:val="00736A4A"/>
    <w:rsid w:val="007402D7"/>
    <w:rsid w:val="00740534"/>
    <w:rsid w:val="00741C02"/>
    <w:rsid w:val="00742DE9"/>
    <w:rsid w:val="007504E8"/>
    <w:rsid w:val="00752237"/>
    <w:rsid w:val="0075733B"/>
    <w:rsid w:val="00762310"/>
    <w:rsid w:val="0076476A"/>
    <w:rsid w:val="00766FF8"/>
    <w:rsid w:val="00767635"/>
    <w:rsid w:val="0076766A"/>
    <w:rsid w:val="0077007A"/>
    <w:rsid w:val="0077270B"/>
    <w:rsid w:val="007755B8"/>
    <w:rsid w:val="00777492"/>
    <w:rsid w:val="007872E6"/>
    <w:rsid w:val="007874BD"/>
    <w:rsid w:val="00792459"/>
    <w:rsid w:val="0079431D"/>
    <w:rsid w:val="0079564A"/>
    <w:rsid w:val="007962FE"/>
    <w:rsid w:val="00796C13"/>
    <w:rsid w:val="007A23F1"/>
    <w:rsid w:val="007A455E"/>
    <w:rsid w:val="007A7472"/>
    <w:rsid w:val="007A7957"/>
    <w:rsid w:val="007B19F1"/>
    <w:rsid w:val="007B252B"/>
    <w:rsid w:val="007B5613"/>
    <w:rsid w:val="007B749B"/>
    <w:rsid w:val="007C2F39"/>
    <w:rsid w:val="007C4C05"/>
    <w:rsid w:val="007C526E"/>
    <w:rsid w:val="007C6320"/>
    <w:rsid w:val="007D2048"/>
    <w:rsid w:val="007D2688"/>
    <w:rsid w:val="007D4A48"/>
    <w:rsid w:val="007D6F1D"/>
    <w:rsid w:val="007E0DA0"/>
    <w:rsid w:val="007E21B2"/>
    <w:rsid w:val="007E3769"/>
    <w:rsid w:val="007E3DB6"/>
    <w:rsid w:val="007E4F43"/>
    <w:rsid w:val="007E553A"/>
    <w:rsid w:val="007E5F5C"/>
    <w:rsid w:val="007E6AC8"/>
    <w:rsid w:val="007F0265"/>
    <w:rsid w:val="007F1477"/>
    <w:rsid w:val="007F1BEF"/>
    <w:rsid w:val="007F382E"/>
    <w:rsid w:val="008002DD"/>
    <w:rsid w:val="00800690"/>
    <w:rsid w:val="00801D59"/>
    <w:rsid w:val="008039C2"/>
    <w:rsid w:val="008054BF"/>
    <w:rsid w:val="008064F4"/>
    <w:rsid w:val="00806754"/>
    <w:rsid w:val="00811081"/>
    <w:rsid w:val="008118E6"/>
    <w:rsid w:val="00814111"/>
    <w:rsid w:val="0081441F"/>
    <w:rsid w:val="00814BC5"/>
    <w:rsid w:val="008152CF"/>
    <w:rsid w:val="00815376"/>
    <w:rsid w:val="00821450"/>
    <w:rsid w:val="008226D2"/>
    <w:rsid w:val="00822951"/>
    <w:rsid w:val="00822E03"/>
    <w:rsid w:val="0082325A"/>
    <w:rsid w:val="008242EC"/>
    <w:rsid w:val="00824AA6"/>
    <w:rsid w:val="008263E6"/>
    <w:rsid w:val="00833712"/>
    <w:rsid w:val="008340A8"/>
    <w:rsid w:val="0083533A"/>
    <w:rsid w:val="00836673"/>
    <w:rsid w:val="008370ED"/>
    <w:rsid w:val="00837D00"/>
    <w:rsid w:val="00837D8C"/>
    <w:rsid w:val="00840276"/>
    <w:rsid w:val="008430BA"/>
    <w:rsid w:val="00843F92"/>
    <w:rsid w:val="00845412"/>
    <w:rsid w:val="00846B87"/>
    <w:rsid w:val="00850824"/>
    <w:rsid w:val="00852706"/>
    <w:rsid w:val="00853403"/>
    <w:rsid w:val="00854746"/>
    <w:rsid w:val="008562BD"/>
    <w:rsid w:val="0086075F"/>
    <w:rsid w:val="0086178A"/>
    <w:rsid w:val="0086321C"/>
    <w:rsid w:val="00864830"/>
    <w:rsid w:val="00867533"/>
    <w:rsid w:val="008676A8"/>
    <w:rsid w:val="008722C6"/>
    <w:rsid w:val="00873366"/>
    <w:rsid w:val="008745C7"/>
    <w:rsid w:val="008825D5"/>
    <w:rsid w:val="00882FFA"/>
    <w:rsid w:val="0088324E"/>
    <w:rsid w:val="00885C26"/>
    <w:rsid w:val="00890CFB"/>
    <w:rsid w:val="00892B4F"/>
    <w:rsid w:val="00892E19"/>
    <w:rsid w:val="0089425B"/>
    <w:rsid w:val="008A0BBB"/>
    <w:rsid w:val="008A1554"/>
    <w:rsid w:val="008A677E"/>
    <w:rsid w:val="008A6A8B"/>
    <w:rsid w:val="008A741C"/>
    <w:rsid w:val="008A7484"/>
    <w:rsid w:val="008B0F25"/>
    <w:rsid w:val="008B11A7"/>
    <w:rsid w:val="008B2270"/>
    <w:rsid w:val="008B3184"/>
    <w:rsid w:val="008B5B90"/>
    <w:rsid w:val="008B7B0C"/>
    <w:rsid w:val="008C221E"/>
    <w:rsid w:val="008C2502"/>
    <w:rsid w:val="008C2749"/>
    <w:rsid w:val="008C286C"/>
    <w:rsid w:val="008C33E8"/>
    <w:rsid w:val="008C6405"/>
    <w:rsid w:val="008D0467"/>
    <w:rsid w:val="008D08CC"/>
    <w:rsid w:val="008D0A4A"/>
    <w:rsid w:val="008D0E85"/>
    <w:rsid w:val="008D395A"/>
    <w:rsid w:val="008D3A99"/>
    <w:rsid w:val="008D4B7F"/>
    <w:rsid w:val="008D6233"/>
    <w:rsid w:val="008D7070"/>
    <w:rsid w:val="008D7284"/>
    <w:rsid w:val="008E22F2"/>
    <w:rsid w:val="008E46C0"/>
    <w:rsid w:val="008E55BD"/>
    <w:rsid w:val="008E6958"/>
    <w:rsid w:val="008F043B"/>
    <w:rsid w:val="008F1199"/>
    <w:rsid w:val="008F1B90"/>
    <w:rsid w:val="008F2A66"/>
    <w:rsid w:val="008F4635"/>
    <w:rsid w:val="008F4A72"/>
    <w:rsid w:val="00901A25"/>
    <w:rsid w:val="00902674"/>
    <w:rsid w:val="009051C7"/>
    <w:rsid w:val="009056F3"/>
    <w:rsid w:val="00905ED4"/>
    <w:rsid w:val="00910FB5"/>
    <w:rsid w:val="0091102B"/>
    <w:rsid w:val="009135B0"/>
    <w:rsid w:val="00913D2E"/>
    <w:rsid w:val="00914513"/>
    <w:rsid w:val="009162C1"/>
    <w:rsid w:val="00916C36"/>
    <w:rsid w:val="00917A60"/>
    <w:rsid w:val="009203DD"/>
    <w:rsid w:val="00921F51"/>
    <w:rsid w:val="00923F82"/>
    <w:rsid w:val="00930132"/>
    <w:rsid w:val="009301B8"/>
    <w:rsid w:val="00934979"/>
    <w:rsid w:val="009349E1"/>
    <w:rsid w:val="00937492"/>
    <w:rsid w:val="00937EBA"/>
    <w:rsid w:val="00940BDC"/>
    <w:rsid w:val="00946E90"/>
    <w:rsid w:val="00947168"/>
    <w:rsid w:val="00947C09"/>
    <w:rsid w:val="00950EC7"/>
    <w:rsid w:val="009512DE"/>
    <w:rsid w:val="0095180B"/>
    <w:rsid w:val="00951B3B"/>
    <w:rsid w:val="009548F9"/>
    <w:rsid w:val="009554D1"/>
    <w:rsid w:val="0096238B"/>
    <w:rsid w:val="00962946"/>
    <w:rsid w:val="00966A37"/>
    <w:rsid w:val="009678E6"/>
    <w:rsid w:val="00970801"/>
    <w:rsid w:val="00971451"/>
    <w:rsid w:val="00972328"/>
    <w:rsid w:val="00972667"/>
    <w:rsid w:val="009727B0"/>
    <w:rsid w:val="009759A1"/>
    <w:rsid w:val="009759B2"/>
    <w:rsid w:val="00976BF9"/>
    <w:rsid w:val="009803E5"/>
    <w:rsid w:val="00980A7C"/>
    <w:rsid w:val="00980E32"/>
    <w:rsid w:val="0098266B"/>
    <w:rsid w:val="00982B4B"/>
    <w:rsid w:val="00983B4E"/>
    <w:rsid w:val="009847FF"/>
    <w:rsid w:val="00985518"/>
    <w:rsid w:val="00987F68"/>
    <w:rsid w:val="0099055B"/>
    <w:rsid w:val="009911B4"/>
    <w:rsid w:val="00992AB9"/>
    <w:rsid w:val="009935B7"/>
    <w:rsid w:val="009951CF"/>
    <w:rsid w:val="009A111B"/>
    <w:rsid w:val="009A1303"/>
    <w:rsid w:val="009A14DD"/>
    <w:rsid w:val="009A164D"/>
    <w:rsid w:val="009A2B73"/>
    <w:rsid w:val="009A3856"/>
    <w:rsid w:val="009A5A5C"/>
    <w:rsid w:val="009B1D2A"/>
    <w:rsid w:val="009B2FC0"/>
    <w:rsid w:val="009B3AF1"/>
    <w:rsid w:val="009B761F"/>
    <w:rsid w:val="009C142B"/>
    <w:rsid w:val="009C18C3"/>
    <w:rsid w:val="009C30F2"/>
    <w:rsid w:val="009C314A"/>
    <w:rsid w:val="009D3D9B"/>
    <w:rsid w:val="009D4894"/>
    <w:rsid w:val="009D7AF0"/>
    <w:rsid w:val="009E13F9"/>
    <w:rsid w:val="009E1FE9"/>
    <w:rsid w:val="009E2726"/>
    <w:rsid w:val="009E4CE6"/>
    <w:rsid w:val="009E5401"/>
    <w:rsid w:val="009E6A4E"/>
    <w:rsid w:val="009E7B4C"/>
    <w:rsid w:val="009F1D36"/>
    <w:rsid w:val="009F1E0D"/>
    <w:rsid w:val="009F426B"/>
    <w:rsid w:val="009F4840"/>
    <w:rsid w:val="009F4A0B"/>
    <w:rsid w:val="009F4C84"/>
    <w:rsid w:val="009F5F77"/>
    <w:rsid w:val="009F7C43"/>
    <w:rsid w:val="00A02CA1"/>
    <w:rsid w:val="00A05849"/>
    <w:rsid w:val="00A106CC"/>
    <w:rsid w:val="00A13821"/>
    <w:rsid w:val="00A13B3D"/>
    <w:rsid w:val="00A148FF"/>
    <w:rsid w:val="00A17E0D"/>
    <w:rsid w:val="00A2151B"/>
    <w:rsid w:val="00A2384A"/>
    <w:rsid w:val="00A25900"/>
    <w:rsid w:val="00A305DF"/>
    <w:rsid w:val="00A30EE2"/>
    <w:rsid w:val="00A311A8"/>
    <w:rsid w:val="00A32219"/>
    <w:rsid w:val="00A3337A"/>
    <w:rsid w:val="00A339E4"/>
    <w:rsid w:val="00A33E74"/>
    <w:rsid w:val="00A341BE"/>
    <w:rsid w:val="00A34CDD"/>
    <w:rsid w:val="00A34E63"/>
    <w:rsid w:val="00A35EFC"/>
    <w:rsid w:val="00A3711F"/>
    <w:rsid w:val="00A37B66"/>
    <w:rsid w:val="00A37DA9"/>
    <w:rsid w:val="00A37FB2"/>
    <w:rsid w:val="00A420EA"/>
    <w:rsid w:val="00A5067C"/>
    <w:rsid w:val="00A51EB6"/>
    <w:rsid w:val="00A52842"/>
    <w:rsid w:val="00A530A1"/>
    <w:rsid w:val="00A55799"/>
    <w:rsid w:val="00A561FC"/>
    <w:rsid w:val="00A60BD8"/>
    <w:rsid w:val="00A63C99"/>
    <w:rsid w:val="00A70DB1"/>
    <w:rsid w:val="00A70F1B"/>
    <w:rsid w:val="00A711A4"/>
    <w:rsid w:val="00A713E6"/>
    <w:rsid w:val="00A724FE"/>
    <w:rsid w:val="00A74FF7"/>
    <w:rsid w:val="00A8014D"/>
    <w:rsid w:val="00A81DAC"/>
    <w:rsid w:val="00A82B13"/>
    <w:rsid w:val="00A877C5"/>
    <w:rsid w:val="00A93D1D"/>
    <w:rsid w:val="00A96BA6"/>
    <w:rsid w:val="00A96D02"/>
    <w:rsid w:val="00A97797"/>
    <w:rsid w:val="00AA0AF7"/>
    <w:rsid w:val="00AA35B5"/>
    <w:rsid w:val="00AA3E18"/>
    <w:rsid w:val="00AA7CB7"/>
    <w:rsid w:val="00AB69D0"/>
    <w:rsid w:val="00AB734B"/>
    <w:rsid w:val="00AB7E54"/>
    <w:rsid w:val="00AB7EB3"/>
    <w:rsid w:val="00AC30EC"/>
    <w:rsid w:val="00AC4749"/>
    <w:rsid w:val="00AC4C8E"/>
    <w:rsid w:val="00AC678F"/>
    <w:rsid w:val="00AD0589"/>
    <w:rsid w:val="00AD2FD4"/>
    <w:rsid w:val="00AD3D92"/>
    <w:rsid w:val="00AD5D53"/>
    <w:rsid w:val="00AD6F1F"/>
    <w:rsid w:val="00AD7304"/>
    <w:rsid w:val="00AE18EF"/>
    <w:rsid w:val="00AE3CB9"/>
    <w:rsid w:val="00AE3F54"/>
    <w:rsid w:val="00AE483C"/>
    <w:rsid w:val="00AE524C"/>
    <w:rsid w:val="00AE56C4"/>
    <w:rsid w:val="00AE5F68"/>
    <w:rsid w:val="00AE6982"/>
    <w:rsid w:val="00AF1016"/>
    <w:rsid w:val="00AF1AC8"/>
    <w:rsid w:val="00AF4004"/>
    <w:rsid w:val="00AF4136"/>
    <w:rsid w:val="00AF69AD"/>
    <w:rsid w:val="00AF71DE"/>
    <w:rsid w:val="00AF7D53"/>
    <w:rsid w:val="00B05FE5"/>
    <w:rsid w:val="00B110FE"/>
    <w:rsid w:val="00B13B39"/>
    <w:rsid w:val="00B13D91"/>
    <w:rsid w:val="00B1529C"/>
    <w:rsid w:val="00B17C19"/>
    <w:rsid w:val="00B17C84"/>
    <w:rsid w:val="00B20469"/>
    <w:rsid w:val="00B21903"/>
    <w:rsid w:val="00B254D8"/>
    <w:rsid w:val="00B26668"/>
    <w:rsid w:val="00B27571"/>
    <w:rsid w:val="00B31A73"/>
    <w:rsid w:val="00B327BA"/>
    <w:rsid w:val="00B33280"/>
    <w:rsid w:val="00B33390"/>
    <w:rsid w:val="00B360B4"/>
    <w:rsid w:val="00B3630B"/>
    <w:rsid w:val="00B40781"/>
    <w:rsid w:val="00B41EC2"/>
    <w:rsid w:val="00B42425"/>
    <w:rsid w:val="00B4471C"/>
    <w:rsid w:val="00B45098"/>
    <w:rsid w:val="00B4543E"/>
    <w:rsid w:val="00B47BB3"/>
    <w:rsid w:val="00B50F1A"/>
    <w:rsid w:val="00B525CC"/>
    <w:rsid w:val="00B53D8F"/>
    <w:rsid w:val="00B553EE"/>
    <w:rsid w:val="00B61663"/>
    <w:rsid w:val="00B64961"/>
    <w:rsid w:val="00B65BF8"/>
    <w:rsid w:val="00B66A2B"/>
    <w:rsid w:val="00B73296"/>
    <w:rsid w:val="00B74E6C"/>
    <w:rsid w:val="00B75A2B"/>
    <w:rsid w:val="00B77BF4"/>
    <w:rsid w:val="00B8001F"/>
    <w:rsid w:val="00B805B4"/>
    <w:rsid w:val="00B81636"/>
    <w:rsid w:val="00B82724"/>
    <w:rsid w:val="00B834E6"/>
    <w:rsid w:val="00B86309"/>
    <w:rsid w:val="00B86C8A"/>
    <w:rsid w:val="00B87437"/>
    <w:rsid w:val="00B931F7"/>
    <w:rsid w:val="00B93570"/>
    <w:rsid w:val="00B976A6"/>
    <w:rsid w:val="00B978D6"/>
    <w:rsid w:val="00BA0F1B"/>
    <w:rsid w:val="00BA4797"/>
    <w:rsid w:val="00BA5940"/>
    <w:rsid w:val="00BA79CC"/>
    <w:rsid w:val="00BB1969"/>
    <w:rsid w:val="00BB2E59"/>
    <w:rsid w:val="00BB3468"/>
    <w:rsid w:val="00BB4B0C"/>
    <w:rsid w:val="00BB4F41"/>
    <w:rsid w:val="00BB7E11"/>
    <w:rsid w:val="00BC0683"/>
    <w:rsid w:val="00BC16B6"/>
    <w:rsid w:val="00BC1C58"/>
    <w:rsid w:val="00BC32AF"/>
    <w:rsid w:val="00BC4A6E"/>
    <w:rsid w:val="00BC68F3"/>
    <w:rsid w:val="00BC7138"/>
    <w:rsid w:val="00BD1928"/>
    <w:rsid w:val="00BD240A"/>
    <w:rsid w:val="00BD2646"/>
    <w:rsid w:val="00BD31F7"/>
    <w:rsid w:val="00BD63AA"/>
    <w:rsid w:val="00BD7618"/>
    <w:rsid w:val="00BE08BA"/>
    <w:rsid w:val="00BE0E72"/>
    <w:rsid w:val="00BE11DF"/>
    <w:rsid w:val="00BE28B8"/>
    <w:rsid w:val="00BE2FCC"/>
    <w:rsid w:val="00BE35BE"/>
    <w:rsid w:val="00BF349E"/>
    <w:rsid w:val="00BF5A10"/>
    <w:rsid w:val="00BF6E10"/>
    <w:rsid w:val="00BF7899"/>
    <w:rsid w:val="00BF7B06"/>
    <w:rsid w:val="00C02D5F"/>
    <w:rsid w:val="00C047C9"/>
    <w:rsid w:val="00C07187"/>
    <w:rsid w:val="00C07BFF"/>
    <w:rsid w:val="00C105F8"/>
    <w:rsid w:val="00C10B7F"/>
    <w:rsid w:val="00C11C37"/>
    <w:rsid w:val="00C11C68"/>
    <w:rsid w:val="00C1223C"/>
    <w:rsid w:val="00C12671"/>
    <w:rsid w:val="00C1274C"/>
    <w:rsid w:val="00C1392A"/>
    <w:rsid w:val="00C14596"/>
    <w:rsid w:val="00C14905"/>
    <w:rsid w:val="00C17051"/>
    <w:rsid w:val="00C17DA9"/>
    <w:rsid w:val="00C20640"/>
    <w:rsid w:val="00C20F9B"/>
    <w:rsid w:val="00C21B2B"/>
    <w:rsid w:val="00C23BD4"/>
    <w:rsid w:val="00C24110"/>
    <w:rsid w:val="00C24430"/>
    <w:rsid w:val="00C246C7"/>
    <w:rsid w:val="00C2531D"/>
    <w:rsid w:val="00C27D00"/>
    <w:rsid w:val="00C30573"/>
    <w:rsid w:val="00C30821"/>
    <w:rsid w:val="00C31A3A"/>
    <w:rsid w:val="00C31D90"/>
    <w:rsid w:val="00C3227B"/>
    <w:rsid w:val="00C349CF"/>
    <w:rsid w:val="00C3629E"/>
    <w:rsid w:val="00C37B0B"/>
    <w:rsid w:val="00C41192"/>
    <w:rsid w:val="00C413C8"/>
    <w:rsid w:val="00C42B51"/>
    <w:rsid w:val="00C42C40"/>
    <w:rsid w:val="00C44608"/>
    <w:rsid w:val="00C4465E"/>
    <w:rsid w:val="00C461A1"/>
    <w:rsid w:val="00C5065B"/>
    <w:rsid w:val="00C517DC"/>
    <w:rsid w:val="00C56504"/>
    <w:rsid w:val="00C569E8"/>
    <w:rsid w:val="00C614A3"/>
    <w:rsid w:val="00C6225D"/>
    <w:rsid w:val="00C65A04"/>
    <w:rsid w:val="00C66D8D"/>
    <w:rsid w:val="00C73F51"/>
    <w:rsid w:val="00C74B30"/>
    <w:rsid w:val="00C82682"/>
    <w:rsid w:val="00C83A98"/>
    <w:rsid w:val="00C840CB"/>
    <w:rsid w:val="00C8468D"/>
    <w:rsid w:val="00C847E8"/>
    <w:rsid w:val="00C90D9A"/>
    <w:rsid w:val="00C91FD8"/>
    <w:rsid w:val="00C93B5B"/>
    <w:rsid w:val="00C94B1F"/>
    <w:rsid w:val="00C976E4"/>
    <w:rsid w:val="00C97791"/>
    <w:rsid w:val="00C97A4A"/>
    <w:rsid w:val="00CA1A01"/>
    <w:rsid w:val="00CA2A0D"/>
    <w:rsid w:val="00CA3221"/>
    <w:rsid w:val="00CA43E9"/>
    <w:rsid w:val="00CA4F4A"/>
    <w:rsid w:val="00CA7CCC"/>
    <w:rsid w:val="00CA7DD2"/>
    <w:rsid w:val="00CB0698"/>
    <w:rsid w:val="00CB217C"/>
    <w:rsid w:val="00CB3797"/>
    <w:rsid w:val="00CB42B2"/>
    <w:rsid w:val="00CB5F83"/>
    <w:rsid w:val="00CB6B13"/>
    <w:rsid w:val="00CB7281"/>
    <w:rsid w:val="00CC0809"/>
    <w:rsid w:val="00CC1934"/>
    <w:rsid w:val="00CC70C0"/>
    <w:rsid w:val="00CD59B9"/>
    <w:rsid w:val="00CD646E"/>
    <w:rsid w:val="00CE045B"/>
    <w:rsid w:val="00CE0689"/>
    <w:rsid w:val="00CE0956"/>
    <w:rsid w:val="00CE26DD"/>
    <w:rsid w:val="00CE3E72"/>
    <w:rsid w:val="00CE5281"/>
    <w:rsid w:val="00CE555F"/>
    <w:rsid w:val="00CE6BB2"/>
    <w:rsid w:val="00CE7541"/>
    <w:rsid w:val="00CE7F01"/>
    <w:rsid w:val="00CF1F4D"/>
    <w:rsid w:val="00CF2F04"/>
    <w:rsid w:val="00CF3910"/>
    <w:rsid w:val="00CF69E8"/>
    <w:rsid w:val="00CF7A44"/>
    <w:rsid w:val="00D00836"/>
    <w:rsid w:val="00D00BD9"/>
    <w:rsid w:val="00D0117C"/>
    <w:rsid w:val="00D0478F"/>
    <w:rsid w:val="00D04CD2"/>
    <w:rsid w:val="00D05D70"/>
    <w:rsid w:val="00D0773C"/>
    <w:rsid w:val="00D10164"/>
    <w:rsid w:val="00D10273"/>
    <w:rsid w:val="00D11B5B"/>
    <w:rsid w:val="00D11BCB"/>
    <w:rsid w:val="00D14081"/>
    <w:rsid w:val="00D1683A"/>
    <w:rsid w:val="00D17805"/>
    <w:rsid w:val="00D17F9E"/>
    <w:rsid w:val="00D213F0"/>
    <w:rsid w:val="00D24D71"/>
    <w:rsid w:val="00D24FC2"/>
    <w:rsid w:val="00D25397"/>
    <w:rsid w:val="00D25EF7"/>
    <w:rsid w:val="00D301F9"/>
    <w:rsid w:val="00D34D25"/>
    <w:rsid w:val="00D36EC2"/>
    <w:rsid w:val="00D4032E"/>
    <w:rsid w:val="00D42E2F"/>
    <w:rsid w:val="00D444EB"/>
    <w:rsid w:val="00D45870"/>
    <w:rsid w:val="00D45BC5"/>
    <w:rsid w:val="00D45ED4"/>
    <w:rsid w:val="00D47449"/>
    <w:rsid w:val="00D51503"/>
    <w:rsid w:val="00D52033"/>
    <w:rsid w:val="00D530F6"/>
    <w:rsid w:val="00D534CC"/>
    <w:rsid w:val="00D55DAC"/>
    <w:rsid w:val="00D55FB1"/>
    <w:rsid w:val="00D575EB"/>
    <w:rsid w:val="00D57A9C"/>
    <w:rsid w:val="00D60F1C"/>
    <w:rsid w:val="00D63487"/>
    <w:rsid w:val="00D63D5E"/>
    <w:rsid w:val="00D63F85"/>
    <w:rsid w:val="00D6452F"/>
    <w:rsid w:val="00D65AE5"/>
    <w:rsid w:val="00D66252"/>
    <w:rsid w:val="00D726B9"/>
    <w:rsid w:val="00D734B2"/>
    <w:rsid w:val="00D756FE"/>
    <w:rsid w:val="00D775CA"/>
    <w:rsid w:val="00D80A46"/>
    <w:rsid w:val="00D819A2"/>
    <w:rsid w:val="00D8288A"/>
    <w:rsid w:val="00D83402"/>
    <w:rsid w:val="00D83B6D"/>
    <w:rsid w:val="00D8476E"/>
    <w:rsid w:val="00D85755"/>
    <w:rsid w:val="00D91439"/>
    <w:rsid w:val="00D91689"/>
    <w:rsid w:val="00D93248"/>
    <w:rsid w:val="00D9386A"/>
    <w:rsid w:val="00D9402F"/>
    <w:rsid w:val="00D945F1"/>
    <w:rsid w:val="00DA10B3"/>
    <w:rsid w:val="00DA1D1E"/>
    <w:rsid w:val="00DA2EE8"/>
    <w:rsid w:val="00DA39BD"/>
    <w:rsid w:val="00DA53CC"/>
    <w:rsid w:val="00DA5FEF"/>
    <w:rsid w:val="00DA675F"/>
    <w:rsid w:val="00DA73A5"/>
    <w:rsid w:val="00DB15CC"/>
    <w:rsid w:val="00DB240B"/>
    <w:rsid w:val="00DB2A96"/>
    <w:rsid w:val="00DB2ED2"/>
    <w:rsid w:val="00DB368A"/>
    <w:rsid w:val="00DB6468"/>
    <w:rsid w:val="00DB6977"/>
    <w:rsid w:val="00DB6FC7"/>
    <w:rsid w:val="00DB708F"/>
    <w:rsid w:val="00DC080F"/>
    <w:rsid w:val="00DC367F"/>
    <w:rsid w:val="00DC398D"/>
    <w:rsid w:val="00DC412F"/>
    <w:rsid w:val="00DC4D7C"/>
    <w:rsid w:val="00DC5151"/>
    <w:rsid w:val="00DC624E"/>
    <w:rsid w:val="00DC6F4C"/>
    <w:rsid w:val="00DC70FA"/>
    <w:rsid w:val="00DD0746"/>
    <w:rsid w:val="00DD0CAA"/>
    <w:rsid w:val="00DD1F67"/>
    <w:rsid w:val="00DD2FE8"/>
    <w:rsid w:val="00DD45C7"/>
    <w:rsid w:val="00DD5AE8"/>
    <w:rsid w:val="00DD5B6C"/>
    <w:rsid w:val="00DD70CA"/>
    <w:rsid w:val="00DD769C"/>
    <w:rsid w:val="00DE0F82"/>
    <w:rsid w:val="00DE1A03"/>
    <w:rsid w:val="00DE4497"/>
    <w:rsid w:val="00DE5942"/>
    <w:rsid w:val="00DE5C17"/>
    <w:rsid w:val="00DE7704"/>
    <w:rsid w:val="00DF0185"/>
    <w:rsid w:val="00DF0471"/>
    <w:rsid w:val="00DF081D"/>
    <w:rsid w:val="00DF143F"/>
    <w:rsid w:val="00DF34C8"/>
    <w:rsid w:val="00DF3627"/>
    <w:rsid w:val="00DF4FFE"/>
    <w:rsid w:val="00DF53DE"/>
    <w:rsid w:val="00E0004A"/>
    <w:rsid w:val="00E002CA"/>
    <w:rsid w:val="00E00334"/>
    <w:rsid w:val="00E02152"/>
    <w:rsid w:val="00E040E8"/>
    <w:rsid w:val="00E057C0"/>
    <w:rsid w:val="00E058D2"/>
    <w:rsid w:val="00E060FA"/>
    <w:rsid w:val="00E06604"/>
    <w:rsid w:val="00E07237"/>
    <w:rsid w:val="00E100BE"/>
    <w:rsid w:val="00E10394"/>
    <w:rsid w:val="00E10CB6"/>
    <w:rsid w:val="00E14111"/>
    <w:rsid w:val="00E15330"/>
    <w:rsid w:val="00E158E4"/>
    <w:rsid w:val="00E206D5"/>
    <w:rsid w:val="00E22C29"/>
    <w:rsid w:val="00E22E87"/>
    <w:rsid w:val="00E2548E"/>
    <w:rsid w:val="00E31219"/>
    <w:rsid w:val="00E334E7"/>
    <w:rsid w:val="00E33711"/>
    <w:rsid w:val="00E3586E"/>
    <w:rsid w:val="00E408ED"/>
    <w:rsid w:val="00E41E9F"/>
    <w:rsid w:val="00E4526D"/>
    <w:rsid w:val="00E4586B"/>
    <w:rsid w:val="00E52D1B"/>
    <w:rsid w:val="00E5319C"/>
    <w:rsid w:val="00E55653"/>
    <w:rsid w:val="00E55A78"/>
    <w:rsid w:val="00E56B9D"/>
    <w:rsid w:val="00E629B8"/>
    <w:rsid w:val="00E647DF"/>
    <w:rsid w:val="00E65BB1"/>
    <w:rsid w:val="00E70EBB"/>
    <w:rsid w:val="00E71E15"/>
    <w:rsid w:val="00E729CF"/>
    <w:rsid w:val="00E73617"/>
    <w:rsid w:val="00E737DB"/>
    <w:rsid w:val="00E743A4"/>
    <w:rsid w:val="00E7546D"/>
    <w:rsid w:val="00E75E6E"/>
    <w:rsid w:val="00E8021E"/>
    <w:rsid w:val="00E81469"/>
    <w:rsid w:val="00E823C9"/>
    <w:rsid w:val="00E82688"/>
    <w:rsid w:val="00E8579E"/>
    <w:rsid w:val="00E86518"/>
    <w:rsid w:val="00E87FAB"/>
    <w:rsid w:val="00E9028F"/>
    <w:rsid w:val="00E907F7"/>
    <w:rsid w:val="00E92477"/>
    <w:rsid w:val="00E93BE8"/>
    <w:rsid w:val="00E96DCF"/>
    <w:rsid w:val="00EA030D"/>
    <w:rsid w:val="00EA1E62"/>
    <w:rsid w:val="00EA28B8"/>
    <w:rsid w:val="00EA2B9F"/>
    <w:rsid w:val="00EA369C"/>
    <w:rsid w:val="00EA5E8D"/>
    <w:rsid w:val="00EA5ECB"/>
    <w:rsid w:val="00EA60BE"/>
    <w:rsid w:val="00EA7759"/>
    <w:rsid w:val="00EB1C86"/>
    <w:rsid w:val="00EB3176"/>
    <w:rsid w:val="00EB31B3"/>
    <w:rsid w:val="00EB3BAB"/>
    <w:rsid w:val="00EB40D9"/>
    <w:rsid w:val="00EB5177"/>
    <w:rsid w:val="00EB62D4"/>
    <w:rsid w:val="00EB63D5"/>
    <w:rsid w:val="00EB6A63"/>
    <w:rsid w:val="00EB77B4"/>
    <w:rsid w:val="00EC1DFC"/>
    <w:rsid w:val="00EC3E71"/>
    <w:rsid w:val="00EC572E"/>
    <w:rsid w:val="00EC5CA8"/>
    <w:rsid w:val="00EC5EBE"/>
    <w:rsid w:val="00EC7AAB"/>
    <w:rsid w:val="00ED09F2"/>
    <w:rsid w:val="00ED2C68"/>
    <w:rsid w:val="00ED4971"/>
    <w:rsid w:val="00ED6200"/>
    <w:rsid w:val="00ED7BC5"/>
    <w:rsid w:val="00EE126F"/>
    <w:rsid w:val="00EE2D66"/>
    <w:rsid w:val="00EE3566"/>
    <w:rsid w:val="00EE356A"/>
    <w:rsid w:val="00EE4071"/>
    <w:rsid w:val="00EE6998"/>
    <w:rsid w:val="00EF16B5"/>
    <w:rsid w:val="00EF1FCE"/>
    <w:rsid w:val="00EF2C1F"/>
    <w:rsid w:val="00EF3434"/>
    <w:rsid w:val="00EF4DC0"/>
    <w:rsid w:val="00F001FF"/>
    <w:rsid w:val="00F0128B"/>
    <w:rsid w:val="00F014FB"/>
    <w:rsid w:val="00F02630"/>
    <w:rsid w:val="00F0281F"/>
    <w:rsid w:val="00F03DD3"/>
    <w:rsid w:val="00F055AC"/>
    <w:rsid w:val="00F10CFE"/>
    <w:rsid w:val="00F12E80"/>
    <w:rsid w:val="00F13193"/>
    <w:rsid w:val="00F146D1"/>
    <w:rsid w:val="00F2483B"/>
    <w:rsid w:val="00F248D8"/>
    <w:rsid w:val="00F25062"/>
    <w:rsid w:val="00F27A13"/>
    <w:rsid w:val="00F309C0"/>
    <w:rsid w:val="00F327BF"/>
    <w:rsid w:val="00F34796"/>
    <w:rsid w:val="00F3644C"/>
    <w:rsid w:val="00F366AB"/>
    <w:rsid w:val="00F37576"/>
    <w:rsid w:val="00F41EB4"/>
    <w:rsid w:val="00F44D94"/>
    <w:rsid w:val="00F45C80"/>
    <w:rsid w:val="00F45DF5"/>
    <w:rsid w:val="00F472E9"/>
    <w:rsid w:val="00F479B7"/>
    <w:rsid w:val="00F53218"/>
    <w:rsid w:val="00F53BA4"/>
    <w:rsid w:val="00F542E1"/>
    <w:rsid w:val="00F5496E"/>
    <w:rsid w:val="00F60A4E"/>
    <w:rsid w:val="00F611AE"/>
    <w:rsid w:val="00F64375"/>
    <w:rsid w:val="00F64EA3"/>
    <w:rsid w:val="00F6640E"/>
    <w:rsid w:val="00F72294"/>
    <w:rsid w:val="00F777F9"/>
    <w:rsid w:val="00F82AD0"/>
    <w:rsid w:val="00F837AD"/>
    <w:rsid w:val="00F8457E"/>
    <w:rsid w:val="00F851D2"/>
    <w:rsid w:val="00F85534"/>
    <w:rsid w:val="00F864D1"/>
    <w:rsid w:val="00F869BF"/>
    <w:rsid w:val="00F86ABA"/>
    <w:rsid w:val="00F87164"/>
    <w:rsid w:val="00F90FFF"/>
    <w:rsid w:val="00F937F2"/>
    <w:rsid w:val="00F9611A"/>
    <w:rsid w:val="00FA0B44"/>
    <w:rsid w:val="00FA552A"/>
    <w:rsid w:val="00FA60AD"/>
    <w:rsid w:val="00FB04A0"/>
    <w:rsid w:val="00FB1E1D"/>
    <w:rsid w:val="00FB3AC4"/>
    <w:rsid w:val="00FB3BEB"/>
    <w:rsid w:val="00FB4D41"/>
    <w:rsid w:val="00FB5278"/>
    <w:rsid w:val="00FB58B4"/>
    <w:rsid w:val="00FC072A"/>
    <w:rsid w:val="00FC0D05"/>
    <w:rsid w:val="00FC1703"/>
    <w:rsid w:val="00FC23AC"/>
    <w:rsid w:val="00FC2476"/>
    <w:rsid w:val="00FC352B"/>
    <w:rsid w:val="00FC471F"/>
    <w:rsid w:val="00FC47A6"/>
    <w:rsid w:val="00FC494C"/>
    <w:rsid w:val="00FC5357"/>
    <w:rsid w:val="00FC634A"/>
    <w:rsid w:val="00FC6D99"/>
    <w:rsid w:val="00FC7D0C"/>
    <w:rsid w:val="00FC7E8E"/>
    <w:rsid w:val="00FD0094"/>
    <w:rsid w:val="00FD12B5"/>
    <w:rsid w:val="00FD1862"/>
    <w:rsid w:val="00FD21C7"/>
    <w:rsid w:val="00FD4D42"/>
    <w:rsid w:val="00FD72CB"/>
    <w:rsid w:val="00FD7395"/>
    <w:rsid w:val="00FD7EB5"/>
    <w:rsid w:val="00FE0572"/>
    <w:rsid w:val="00FE05F4"/>
    <w:rsid w:val="00FE0714"/>
    <w:rsid w:val="00FE0D49"/>
    <w:rsid w:val="00FE4BEA"/>
    <w:rsid w:val="00FE503A"/>
    <w:rsid w:val="00FE5C24"/>
    <w:rsid w:val="00FF0431"/>
    <w:rsid w:val="00FF191B"/>
    <w:rsid w:val="00FF27A5"/>
    <w:rsid w:val="00FF53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82A2DA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rFonts w:eastAsiaTheme="minorEastAsia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B62D4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295428"/>
    <w:pPr>
      <w:jc w:val="center"/>
    </w:pPr>
  </w:style>
  <w:style w:type="paragraph" w:customStyle="1" w:styleId="EndNoteBibliography">
    <w:name w:val="EndNote Bibliography"/>
    <w:basedOn w:val="Normal"/>
    <w:rsid w:val="00295428"/>
  </w:style>
  <w:style w:type="character" w:styleId="Hyperlink">
    <w:name w:val="Hyperlink"/>
    <w:basedOn w:val="DefaultParagraphFont"/>
    <w:uiPriority w:val="99"/>
    <w:unhideWhenUsed/>
    <w:rsid w:val="00295428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045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0450"/>
    <w:rPr>
      <w:rFonts w:eastAsiaTheme="minorEastAsia"/>
      <w:sz w:val="18"/>
      <w:szCs w:val="18"/>
      <w:lang w:eastAsia="zh-TW"/>
    </w:rPr>
  </w:style>
  <w:style w:type="paragraph" w:styleId="NormalWeb">
    <w:name w:val="Normal (Web)"/>
    <w:basedOn w:val="Normal"/>
    <w:uiPriority w:val="99"/>
    <w:unhideWhenUsed/>
    <w:rsid w:val="000B5F7A"/>
    <w:pPr>
      <w:spacing w:before="100" w:beforeAutospacing="1" w:after="100" w:afterAutospacing="1"/>
    </w:pPr>
    <w:rPr>
      <w:rFonts w:eastAsiaTheme="minorHAnsi"/>
      <w:sz w:val="24"/>
      <w:szCs w:val="24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483846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46451B"/>
    <w:rPr>
      <w:rFonts w:eastAsiaTheme="minorEastAsia"/>
      <w:lang w:eastAsia="zh-TW"/>
    </w:rPr>
  </w:style>
  <w:style w:type="character" w:styleId="LineNumber">
    <w:name w:val="line number"/>
    <w:basedOn w:val="DefaultParagraphFont"/>
    <w:uiPriority w:val="99"/>
    <w:semiHidden/>
    <w:unhideWhenUsed/>
    <w:rsid w:val="009A14DD"/>
  </w:style>
  <w:style w:type="character" w:styleId="PlaceholderText">
    <w:name w:val="Placeholder Text"/>
    <w:basedOn w:val="DefaultParagraphFont"/>
    <w:uiPriority w:val="99"/>
    <w:semiHidden/>
    <w:rsid w:val="0002729B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6A28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A281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A2813"/>
    <w:rPr>
      <w:rFonts w:eastAsiaTheme="minorEastAsia"/>
      <w:sz w:val="20"/>
      <w:szCs w:val="20"/>
      <w:lang w:eastAsia="zh-TW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A28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A2813"/>
    <w:rPr>
      <w:rFonts w:eastAsiaTheme="minorEastAsia"/>
      <w:b/>
      <w:bCs/>
      <w:sz w:val="20"/>
      <w:szCs w:val="20"/>
      <w:lang w:eastAsia="zh-TW"/>
    </w:rPr>
  </w:style>
  <w:style w:type="character" w:customStyle="1" w:styleId="UnresolvedMention1">
    <w:name w:val="Unresolved Mention1"/>
    <w:basedOn w:val="DefaultParagraphFont"/>
    <w:uiPriority w:val="99"/>
    <w:rsid w:val="00207D83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32E8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32E84"/>
    <w:rPr>
      <w:rFonts w:eastAsiaTheme="minorEastAsia"/>
      <w:lang w:eastAsia="zh-TW"/>
    </w:rPr>
  </w:style>
  <w:style w:type="paragraph" w:styleId="Footer">
    <w:name w:val="footer"/>
    <w:basedOn w:val="Normal"/>
    <w:link w:val="FooterChar"/>
    <w:uiPriority w:val="99"/>
    <w:unhideWhenUsed/>
    <w:rsid w:val="00632E8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2E84"/>
    <w:rPr>
      <w:rFonts w:eastAsiaTheme="minorEastAsia"/>
      <w:lang w:eastAsia="zh-T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399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63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9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1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6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6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06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382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411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110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633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918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74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668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60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732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907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528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348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470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546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93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BD1A34-D5D9-4C3D-8CE0-0196761881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972</Words>
  <Characters>28344</Characters>
  <Application>Microsoft Office Word</Application>
  <DocSecurity>0</DocSecurity>
  <Lines>236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rthwestern University</Company>
  <LinksUpToDate>false</LinksUpToDate>
  <CharactersWithSpaces>332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drakanth Reddy</dc:creator>
  <cp:keywords/>
  <dc:description/>
  <cp:lastModifiedBy>Vineeta Bajaj</cp:lastModifiedBy>
  <cp:revision>4</cp:revision>
  <cp:lastPrinted>2019-09-19T21:09:00Z</cp:lastPrinted>
  <dcterms:created xsi:type="dcterms:W3CDTF">2019-10-22T11:34:00Z</dcterms:created>
  <dcterms:modified xsi:type="dcterms:W3CDTF">2019-10-22T11:35:00Z</dcterms:modified>
</cp:coreProperties>
</file>